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3CF6074" w14:textId="4910E404" w:rsidR="209BFC7C" w:rsidRDefault="209BFC7C" w:rsidP="677D31F3">
      <w:pPr>
        <w:rPr>
          <w:b/>
          <w:bCs/>
          <w:sz w:val="28"/>
          <w:szCs w:val="28"/>
        </w:rPr>
      </w:pPr>
      <w:r>
        <w:rPr>
          <w:noProof/>
        </w:rPr>
        <w:drawing>
          <wp:inline distT="0" distB="0" distL="0" distR="0" wp14:anchorId="1F2A2796" wp14:editId="496D7609">
            <wp:extent cx="1799590" cy="502285"/>
            <wp:effectExtent l="0" t="0" r="0" b="0"/>
            <wp:docPr id="2094772622" name="Picture 2094772622" descr="Falmouth University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799590" cy="502285"/>
                    </a:xfrm>
                    <a:prstGeom prst="rect">
                      <a:avLst/>
                    </a:prstGeom>
                  </pic:spPr>
                </pic:pic>
              </a:graphicData>
            </a:graphic>
          </wp:inline>
        </w:drawing>
      </w:r>
    </w:p>
    <w:p w14:paraId="0FC80791" w14:textId="1C327183" w:rsidR="677D31F3" w:rsidRDefault="677D31F3" w:rsidP="677D31F3">
      <w:pPr>
        <w:rPr>
          <w:b/>
          <w:bCs/>
          <w:sz w:val="28"/>
          <w:szCs w:val="28"/>
        </w:rPr>
      </w:pPr>
    </w:p>
    <w:p w14:paraId="688BE25E" w14:textId="2AE4986C" w:rsidR="005D78BE" w:rsidRPr="00CC5E73" w:rsidRDefault="00CC5E73" w:rsidP="677D31F3">
      <w:pPr>
        <w:rPr>
          <w:b/>
          <w:bCs/>
          <w:sz w:val="28"/>
          <w:szCs w:val="28"/>
        </w:rPr>
      </w:pPr>
      <w:r w:rsidRPr="677D31F3">
        <w:rPr>
          <w:b/>
          <w:bCs/>
          <w:sz w:val="28"/>
          <w:szCs w:val="28"/>
        </w:rPr>
        <w:t>GA</w:t>
      </w:r>
      <w:r w:rsidR="00F114C5" w:rsidRPr="677D31F3">
        <w:rPr>
          <w:b/>
          <w:bCs/>
          <w:sz w:val="28"/>
          <w:szCs w:val="28"/>
        </w:rPr>
        <w:t>M2</w:t>
      </w:r>
      <w:r w:rsidR="002C13FD" w:rsidRPr="677D31F3">
        <w:rPr>
          <w:b/>
          <w:bCs/>
          <w:sz w:val="28"/>
          <w:szCs w:val="28"/>
        </w:rPr>
        <w:t>71</w:t>
      </w:r>
      <w:r w:rsidRPr="677D31F3">
        <w:rPr>
          <w:b/>
          <w:bCs/>
          <w:sz w:val="28"/>
          <w:szCs w:val="28"/>
        </w:rPr>
        <w:t xml:space="preserve"> </w:t>
      </w:r>
      <w:r w:rsidR="00ED5930" w:rsidRPr="677D31F3">
        <w:rPr>
          <w:b/>
          <w:bCs/>
          <w:sz w:val="28"/>
          <w:szCs w:val="28"/>
        </w:rPr>
        <w:t>Statement of Intent Template</w:t>
      </w:r>
      <w:r w:rsidR="002C13FD" w:rsidRPr="677D31F3">
        <w:rPr>
          <w:b/>
          <w:bCs/>
          <w:sz w:val="28"/>
          <w:szCs w:val="28"/>
        </w:rPr>
        <w:t xml:space="preserve"> </w:t>
      </w:r>
      <w:r w:rsidR="002C13FD" w:rsidRPr="677D31F3">
        <w:rPr>
          <w:b/>
          <w:bCs/>
          <w:i/>
          <w:iCs/>
          <w:sz w:val="28"/>
          <w:szCs w:val="28"/>
        </w:rPr>
        <w:t>(Level Design)</w:t>
      </w:r>
      <w:r w:rsidR="001B74D6" w:rsidRPr="002C13FD">
        <w:rPr>
          <w:b/>
          <w:i/>
          <w:iCs/>
          <w:sz w:val="28"/>
          <w:szCs w:val="28"/>
        </w:rPr>
        <w:tab/>
      </w:r>
    </w:p>
    <w:p w14:paraId="4265AD6F" w14:textId="39BC433B" w:rsidR="00E424AF" w:rsidRDefault="004921D2" w:rsidP="00E424AF">
      <w:pPr>
        <w:spacing w:after="0" w:line="240" w:lineRule="auto"/>
        <w:rPr>
          <w:b/>
          <w:sz w:val="28"/>
          <w:szCs w:val="28"/>
        </w:rPr>
      </w:pPr>
      <w:r>
        <w:rPr>
          <w:noProof/>
          <w:lang w:eastAsia="en-GB"/>
        </w:rPr>
        <mc:AlternateContent>
          <mc:Choice Requires="wps">
            <w:drawing>
              <wp:anchor distT="4294967295" distB="4294967295" distL="114300" distR="114300" simplePos="0" relativeHeight="251658240" behindDoc="0" locked="0" layoutInCell="1" allowOverlap="1" wp14:anchorId="081B99F9" wp14:editId="35C3F5DF">
                <wp:simplePos x="0" y="0"/>
                <wp:positionH relativeFrom="column">
                  <wp:posOffset>0</wp:posOffset>
                </wp:positionH>
                <wp:positionV relativeFrom="paragraph">
                  <wp:posOffset>-1</wp:posOffset>
                </wp:positionV>
                <wp:extent cx="6129655" cy="0"/>
                <wp:effectExtent l="0" t="0" r="0" b="0"/>
                <wp:wrapNone/>
                <wp:docPr id="6" name="Straight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129655" cy="0"/>
                        </a:xfrm>
                        <a:prstGeom prst="line">
                          <a:avLst/>
                        </a:prstGeom>
                        <a:ln w="158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0036607" id="Straight Connector 6" o:spid="_x0000_s1026" style="position:absolute;z-index:25165824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0,0" to="482.6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" strokecolor="black [3213]" strokeweight="1.25pt">
                <o:lock v:ext="edit" shapetype="f"/>
              </v:line>
            </w:pict>
          </mc:Fallback>
        </mc:AlternateContent>
      </w:r>
    </w:p>
    <w:p w14:paraId="7855B397" w14:textId="5CAD6EE6" w:rsidR="00ED5930" w:rsidRDefault="00466BE2" w:rsidP="00B51DE7">
      <w:pPr>
        <w:spacing w:after="0" w:line="240" w:lineRule="auto"/>
        <w:rPr>
          <w:b/>
          <w:sz w:val="28"/>
          <w:szCs w:val="28"/>
        </w:rPr>
      </w:pPr>
      <w:r>
        <w:rPr>
          <w:b/>
          <w:sz w:val="28"/>
          <w:szCs w:val="28"/>
        </w:rPr>
        <w:t>This template should be used for GAM</w:t>
      </w:r>
      <w:r w:rsidR="002C13FD">
        <w:rPr>
          <w:b/>
          <w:sz w:val="28"/>
          <w:szCs w:val="28"/>
        </w:rPr>
        <w:t xml:space="preserve">271 </w:t>
      </w:r>
      <w:r>
        <w:rPr>
          <w:b/>
          <w:sz w:val="28"/>
          <w:szCs w:val="28"/>
        </w:rPr>
        <w:t>Ass 1</w:t>
      </w:r>
    </w:p>
    <w:p w14:paraId="2B61FBFC" w14:textId="5CCCFE08" w:rsidR="00466BE2" w:rsidRDefault="00466BE2" w:rsidP="00466BE2">
      <w:pPr>
        <w:pStyle w:val="BodyText"/>
        <w:spacing w:before="120" w:line="260" w:lineRule="exact"/>
        <w:rPr>
          <w:rFonts w:asciiTheme="minorHAnsi" w:hAnsiTheme="minorHAnsi" w:cstheme="minorHAnsi"/>
        </w:rPr>
      </w:pPr>
      <w:r>
        <w:rPr>
          <w:rFonts w:asciiTheme="minorHAnsi" w:hAnsiTheme="minorHAnsi" w:cstheme="minorHAnsi"/>
        </w:rPr>
        <w:t>Note that there is no word limit</w:t>
      </w:r>
      <w:r w:rsidR="00A042A0">
        <w:rPr>
          <w:rFonts w:asciiTheme="minorHAnsi" w:hAnsiTheme="minorHAnsi" w:cstheme="minorHAnsi"/>
        </w:rPr>
        <w:t xml:space="preserve">. Note that </w:t>
      </w:r>
      <w:r w:rsidR="00B23DE2">
        <w:rPr>
          <w:rFonts w:asciiTheme="minorHAnsi" w:hAnsiTheme="minorHAnsi" w:cstheme="minorHAnsi"/>
        </w:rPr>
        <w:t>sections below can be resized as you see fit</w:t>
      </w:r>
      <w:r>
        <w:rPr>
          <w:rFonts w:asciiTheme="minorHAnsi" w:hAnsiTheme="minorHAnsi" w:cstheme="minorHAnsi"/>
        </w:rPr>
        <w:t>, but as a guide you should probably aim for around 1000-1500 words. Try to be as succinct and to the point as possible.</w:t>
      </w:r>
    </w:p>
    <w:p w14:paraId="233E945A" w14:textId="77777777" w:rsidR="00666D33" w:rsidRDefault="00666D33" w:rsidP="00666D33">
      <w:pPr>
        <w:pStyle w:val="BodyText"/>
        <w:spacing w:before="120" w:line="260" w:lineRule="exact"/>
        <w:rPr>
          <w:rFonts w:asciiTheme="minorHAnsi" w:hAnsiTheme="minorHAnsi" w:cstheme="minorHAnsi"/>
        </w:rPr>
      </w:pPr>
      <w:r>
        <w:rPr>
          <w:rFonts w:asciiTheme="minorHAnsi" w:hAnsiTheme="minorHAnsi" w:cstheme="minorHAnsi"/>
        </w:rPr>
        <w:t>You are to write a 'Statement of Intent' for your project. This should be considered partially as a 'Pitch' that 'sells' the viability (Commercial or otherwise) of your project concept.</w:t>
      </w:r>
    </w:p>
    <w:p w14:paraId="32CDF452" w14:textId="77777777" w:rsidR="00666D33" w:rsidRDefault="00666D33" w:rsidP="00666D33">
      <w:pPr>
        <w:pStyle w:val="BodyText"/>
        <w:spacing w:before="120" w:line="260" w:lineRule="exact"/>
        <w:rPr>
          <w:rFonts w:asciiTheme="minorHAnsi" w:hAnsiTheme="minorHAnsi" w:cstheme="minorHAnsi"/>
        </w:rPr>
      </w:pPr>
      <w:r>
        <w:rPr>
          <w:rFonts w:asciiTheme="minorHAnsi" w:hAnsiTheme="minorHAnsi" w:cstheme="minorHAnsi"/>
        </w:rPr>
        <w:t>Your report should outline:</w:t>
      </w:r>
    </w:p>
    <w:p w14:paraId="2222CD66" w14:textId="210A9865" w:rsidR="00666D33" w:rsidRDefault="00666D33" w:rsidP="00666D33">
      <w:pPr>
        <w:pStyle w:val="BodyText"/>
        <w:numPr>
          <w:ilvl w:val="0"/>
          <w:numId w:val="10"/>
        </w:numPr>
        <w:spacing w:before="120" w:line="260" w:lineRule="exact"/>
        <w:rPr>
          <w:rFonts w:asciiTheme="minorHAnsi" w:hAnsiTheme="minorHAnsi" w:cstheme="minorHAnsi"/>
        </w:rPr>
      </w:pPr>
      <w:r w:rsidRPr="00785240">
        <w:rPr>
          <w:rFonts w:asciiTheme="minorHAnsi" w:hAnsiTheme="minorHAnsi" w:cstheme="minorHAnsi"/>
        </w:rPr>
        <w:t>What form your</w:t>
      </w:r>
      <w:r w:rsidR="002C13FD">
        <w:rPr>
          <w:rFonts w:asciiTheme="minorHAnsi" w:hAnsiTheme="minorHAnsi" w:cstheme="minorHAnsi"/>
        </w:rPr>
        <w:t xml:space="preserve"> Level Design </w:t>
      </w:r>
      <w:r w:rsidRPr="00785240">
        <w:rPr>
          <w:rFonts w:asciiTheme="minorHAnsi" w:hAnsiTheme="minorHAnsi" w:cstheme="minorHAnsi"/>
        </w:rPr>
        <w:t>is intended to take.</w:t>
      </w:r>
    </w:p>
    <w:p w14:paraId="783C623F" w14:textId="77777777" w:rsidR="002C13FD" w:rsidRDefault="00666D33" w:rsidP="00666D33">
      <w:pPr>
        <w:pStyle w:val="BodyText"/>
        <w:numPr>
          <w:ilvl w:val="0"/>
          <w:numId w:val="10"/>
        </w:numPr>
        <w:spacing w:before="120" w:line="260" w:lineRule="exact"/>
        <w:rPr>
          <w:rFonts w:asciiTheme="minorHAnsi" w:hAnsiTheme="minorHAnsi" w:cstheme="minorHAnsi"/>
        </w:rPr>
      </w:pPr>
      <w:r>
        <w:rPr>
          <w:rFonts w:asciiTheme="minorHAnsi" w:hAnsiTheme="minorHAnsi" w:cstheme="minorHAnsi"/>
        </w:rPr>
        <w:t>Wh</w:t>
      </w:r>
      <w:r w:rsidR="002C13FD">
        <w:rPr>
          <w:rFonts w:asciiTheme="minorHAnsi" w:hAnsiTheme="minorHAnsi" w:cstheme="minorHAnsi"/>
        </w:rPr>
        <w:t>at engine/game is it crafted for</w:t>
      </w:r>
    </w:p>
    <w:p w14:paraId="01C2D0A9" w14:textId="555A24AA" w:rsidR="002C13FD" w:rsidRDefault="002C13FD" w:rsidP="00666D33">
      <w:pPr>
        <w:pStyle w:val="BodyText"/>
        <w:numPr>
          <w:ilvl w:val="0"/>
          <w:numId w:val="10"/>
        </w:numPr>
        <w:spacing w:before="120" w:line="260" w:lineRule="exact"/>
        <w:rPr>
          <w:rFonts w:asciiTheme="minorHAnsi" w:hAnsiTheme="minorHAnsi" w:cstheme="minorHAnsi"/>
        </w:rPr>
      </w:pPr>
      <w:r>
        <w:rPr>
          <w:rFonts w:asciiTheme="minorHAnsi" w:hAnsiTheme="minorHAnsi" w:cstheme="minorHAnsi"/>
        </w:rPr>
        <w:t>Do you already have experience with this engine/game and to what degree (playing and level design/modding)</w:t>
      </w:r>
    </w:p>
    <w:p w14:paraId="11D200DE" w14:textId="7B8A21A1" w:rsidR="00666D33" w:rsidRPr="00785240" w:rsidRDefault="002C13FD" w:rsidP="00666D33">
      <w:pPr>
        <w:pStyle w:val="BodyText"/>
        <w:numPr>
          <w:ilvl w:val="0"/>
          <w:numId w:val="10"/>
        </w:numPr>
        <w:spacing w:before="120" w:line="260" w:lineRule="exact"/>
        <w:rPr>
          <w:rFonts w:asciiTheme="minorHAnsi" w:hAnsiTheme="minorHAnsi" w:cstheme="minorHAnsi"/>
        </w:rPr>
      </w:pPr>
      <w:r>
        <w:rPr>
          <w:rFonts w:asciiTheme="minorHAnsi" w:hAnsiTheme="minorHAnsi" w:cstheme="minorHAnsi"/>
        </w:rPr>
        <w:t>What research into this project have you undertaken</w:t>
      </w:r>
      <w:r w:rsidR="00666D33">
        <w:rPr>
          <w:rFonts w:asciiTheme="minorHAnsi" w:hAnsiTheme="minorHAnsi" w:cstheme="minorHAnsi"/>
        </w:rPr>
        <w:t>.</w:t>
      </w:r>
    </w:p>
    <w:p w14:paraId="6DD496AD" w14:textId="7836B8A2" w:rsidR="002C13FD" w:rsidRDefault="00666D33" w:rsidP="002C13FD">
      <w:pPr>
        <w:pStyle w:val="BodyText"/>
        <w:numPr>
          <w:ilvl w:val="0"/>
          <w:numId w:val="10"/>
        </w:numPr>
        <w:spacing w:before="120" w:line="260" w:lineRule="exact"/>
        <w:rPr>
          <w:rFonts w:asciiTheme="minorHAnsi" w:hAnsiTheme="minorHAnsi" w:cstheme="minorBidi"/>
        </w:rPr>
      </w:pPr>
      <w:r w:rsidRPr="677D31F3">
        <w:rPr>
          <w:rFonts w:asciiTheme="minorHAnsi" w:hAnsiTheme="minorHAnsi" w:cstheme="minorBidi"/>
        </w:rPr>
        <w:t>A</w:t>
      </w:r>
      <w:r w:rsidR="002C13FD" w:rsidRPr="677D31F3">
        <w:rPr>
          <w:rFonts w:asciiTheme="minorHAnsi" w:hAnsiTheme="minorHAnsi" w:cstheme="minorBidi"/>
        </w:rPr>
        <w:t xml:space="preserve">n initial </w:t>
      </w:r>
      <w:r w:rsidR="54357334" w:rsidRPr="677D31F3">
        <w:rPr>
          <w:rFonts w:asciiTheme="minorHAnsi" w:hAnsiTheme="minorHAnsi" w:cstheme="minorBidi"/>
        </w:rPr>
        <w:t xml:space="preserve">quick </w:t>
      </w:r>
      <w:r w:rsidR="002C13FD" w:rsidRPr="677D31F3">
        <w:rPr>
          <w:rFonts w:asciiTheme="minorHAnsi" w:hAnsiTheme="minorHAnsi" w:cstheme="minorBidi"/>
        </w:rPr>
        <w:t>sketch of the level’s structure and list of what you intend to make. (Including time scales)</w:t>
      </w:r>
      <w:r w:rsidR="12AC6A5A" w:rsidRPr="677D31F3">
        <w:rPr>
          <w:rFonts w:asciiTheme="minorHAnsi" w:hAnsiTheme="minorHAnsi" w:cstheme="minorBidi"/>
        </w:rPr>
        <w:t xml:space="preserve">. </w:t>
      </w:r>
    </w:p>
    <w:p w14:paraId="595920DA" w14:textId="5077D143" w:rsidR="00666D33" w:rsidRDefault="00666D33" w:rsidP="00666D33">
      <w:pPr>
        <w:pStyle w:val="BodyText"/>
        <w:numPr>
          <w:ilvl w:val="0"/>
          <w:numId w:val="10"/>
        </w:numPr>
        <w:spacing w:before="120" w:line="260" w:lineRule="exact"/>
        <w:rPr>
          <w:rFonts w:asciiTheme="minorHAnsi" w:hAnsiTheme="minorHAnsi" w:cstheme="minorHAnsi"/>
        </w:rPr>
      </w:pPr>
      <w:r>
        <w:rPr>
          <w:rFonts w:asciiTheme="minorHAnsi" w:hAnsiTheme="minorHAnsi" w:cstheme="minorHAnsi"/>
        </w:rPr>
        <w:t>A list of project risks - what could go wrong and how could you ameliorate those risks?</w:t>
      </w:r>
    </w:p>
    <w:p w14:paraId="34E6103B" w14:textId="77777777" w:rsidR="00666D33" w:rsidRDefault="00666D33" w:rsidP="00666D33">
      <w:pPr>
        <w:pStyle w:val="BodyText"/>
        <w:spacing w:before="120" w:line="260" w:lineRule="exact"/>
        <w:rPr>
          <w:rFonts w:asciiTheme="minorHAnsi" w:hAnsiTheme="minorHAnsi" w:cstheme="minorHAnsi"/>
          <w:b/>
        </w:rPr>
      </w:pPr>
    </w:p>
    <w:p w14:paraId="6AA822DD" w14:textId="2C1D95B6" w:rsidR="00666D33" w:rsidRDefault="00666D33" w:rsidP="00666D33">
      <w:pPr>
        <w:pStyle w:val="BodyText"/>
        <w:spacing w:before="120" w:line="260" w:lineRule="exact"/>
        <w:rPr>
          <w:rFonts w:asciiTheme="minorHAnsi" w:hAnsiTheme="minorHAnsi" w:cstheme="minorBidi"/>
        </w:rPr>
      </w:pPr>
      <w:r w:rsidRPr="677D31F3">
        <w:rPr>
          <w:rFonts w:asciiTheme="minorHAnsi" w:hAnsiTheme="minorHAnsi" w:cstheme="minorBidi"/>
          <w:b/>
        </w:rPr>
        <w:t>Note1: Changes during development</w:t>
      </w:r>
      <w:r w:rsidRPr="677D31F3">
        <w:rPr>
          <w:rFonts w:asciiTheme="minorHAnsi" w:hAnsiTheme="minorHAnsi" w:cstheme="minorBidi"/>
        </w:rPr>
        <w:t xml:space="preserve"> - It is fully expected that your project will change over the course of the module as you learn more about the problems you will experience and find out what works and doesn't work. This reflection and Iteration is natural and, along with any deviations or changes to your original 'statement of intent' should also be recorded as part of Assignment 2. Any changes between the original 'Statement of intent' and the final submission should be fully explained in </w:t>
      </w:r>
      <w:r w:rsidR="637CAE73" w:rsidRPr="677D31F3">
        <w:rPr>
          <w:rFonts w:asciiTheme="minorHAnsi" w:hAnsiTheme="minorHAnsi" w:cstheme="minorBidi"/>
        </w:rPr>
        <w:t xml:space="preserve">your </w:t>
      </w:r>
      <w:r w:rsidR="48AD6381" w:rsidRPr="677D31F3">
        <w:rPr>
          <w:rFonts w:asciiTheme="minorHAnsi" w:hAnsiTheme="minorHAnsi" w:cstheme="minorBidi"/>
        </w:rPr>
        <w:t>‘</w:t>
      </w:r>
      <w:r w:rsidRPr="677D31F3">
        <w:rPr>
          <w:rFonts w:asciiTheme="minorHAnsi" w:hAnsiTheme="minorHAnsi" w:cstheme="minorBidi"/>
        </w:rPr>
        <w:t>Development Journal</w:t>
      </w:r>
      <w:r w:rsidR="7F2BF17C" w:rsidRPr="677D31F3">
        <w:rPr>
          <w:rFonts w:asciiTheme="minorHAnsi" w:hAnsiTheme="minorHAnsi" w:cstheme="minorBidi"/>
        </w:rPr>
        <w:t>’</w:t>
      </w:r>
      <w:r w:rsidRPr="677D31F3">
        <w:rPr>
          <w:rFonts w:asciiTheme="minorHAnsi" w:hAnsiTheme="minorHAnsi" w:cstheme="minorBidi"/>
        </w:rPr>
        <w:t>.</w:t>
      </w:r>
    </w:p>
    <w:p w14:paraId="54D56867" w14:textId="3652C5F1" w:rsidR="002C13FD" w:rsidRDefault="00666D33" w:rsidP="00466BE2">
      <w:pPr>
        <w:pStyle w:val="BodyText"/>
        <w:spacing w:before="120" w:line="260" w:lineRule="exact"/>
        <w:rPr>
          <w:rFonts w:asciiTheme="minorHAnsi" w:hAnsiTheme="minorHAnsi" w:cstheme="minorBidi"/>
        </w:rPr>
      </w:pPr>
      <w:bookmarkStart w:id="0" w:name="_Hlk93519168"/>
      <w:r w:rsidRPr="677D31F3">
        <w:rPr>
          <w:rFonts w:asciiTheme="minorHAnsi" w:hAnsiTheme="minorHAnsi" w:cstheme="minorBidi"/>
          <w:b/>
        </w:rPr>
        <w:t xml:space="preserve">Note 2: The range of possible projects </w:t>
      </w:r>
      <w:r w:rsidRPr="677D31F3">
        <w:rPr>
          <w:rFonts w:asciiTheme="minorHAnsi" w:hAnsiTheme="minorHAnsi" w:cstheme="minorBidi"/>
        </w:rPr>
        <w:t xml:space="preserve">- this covered in more detail in the Assignment brief and will be extensively discussed in class. </w:t>
      </w:r>
    </w:p>
    <w:p w14:paraId="73E13F19" w14:textId="74A815EB" w:rsidR="00666D33" w:rsidRDefault="00666D33" w:rsidP="00466BE2">
      <w:pPr>
        <w:pStyle w:val="BodyText"/>
        <w:spacing w:before="120" w:line="260" w:lineRule="exact"/>
        <w:rPr>
          <w:rFonts w:asciiTheme="minorHAnsi" w:hAnsiTheme="minorHAnsi" w:cstheme="minorHAnsi"/>
        </w:rPr>
      </w:pPr>
      <w:r w:rsidRPr="002C13FD">
        <w:rPr>
          <w:rFonts w:asciiTheme="minorHAnsi" w:hAnsiTheme="minorHAnsi" w:cstheme="minorHAnsi"/>
          <w:b/>
        </w:rPr>
        <w:t xml:space="preserve">Whatever </w:t>
      </w:r>
      <w:r w:rsidR="002C13FD" w:rsidRPr="002C13FD">
        <w:rPr>
          <w:rFonts w:asciiTheme="minorHAnsi" w:hAnsiTheme="minorHAnsi" w:cstheme="minorHAnsi"/>
          <w:b/>
        </w:rPr>
        <w:t xml:space="preserve">you choose to make should be discussed and ‘greenlit’ </w:t>
      </w:r>
      <w:r w:rsidRPr="00EE3B03">
        <w:rPr>
          <w:rFonts w:asciiTheme="minorHAnsi" w:hAnsiTheme="minorHAnsi" w:cstheme="minorHAnsi"/>
          <w:b/>
        </w:rPr>
        <w:t>by one of your tutors</w:t>
      </w:r>
      <w:bookmarkEnd w:id="0"/>
      <w:r>
        <w:rPr>
          <w:rFonts w:asciiTheme="minorHAnsi" w:hAnsiTheme="minorHAnsi" w:cstheme="minorHAnsi"/>
        </w:rPr>
        <w:t>.</w:t>
      </w:r>
    </w:p>
    <w:p w14:paraId="0AD361C1" w14:textId="2CD0B67F" w:rsidR="00ED5930" w:rsidRDefault="00ED5930" w:rsidP="00B51DE7">
      <w:pPr>
        <w:spacing w:after="0" w:line="240" w:lineRule="auto"/>
        <w:rPr>
          <w:b/>
          <w:sz w:val="28"/>
          <w:szCs w:val="28"/>
        </w:rPr>
      </w:pPr>
    </w:p>
    <w:p w14:paraId="5DF5E1DA" w14:textId="2AA1B22C" w:rsidR="00F82592" w:rsidRDefault="00F82592" w:rsidP="00B51DE7">
      <w:pPr>
        <w:spacing w:after="0" w:line="240" w:lineRule="auto"/>
        <w:rPr>
          <w:b/>
          <w:sz w:val="28"/>
          <w:szCs w:val="28"/>
        </w:rPr>
      </w:pPr>
      <w:r>
        <w:rPr>
          <w:b/>
          <w:sz w:val="28"/>
          <w:szCs w:val="28"/>
        </w:rPr>
        <w:br w:type="page"/>
      </w:r>
    </w:p>
    <w:p w14:paraId="183D06EC" w14:textId="77777777" w:rsidR="00B23DE2" w:rsidRDefault="00B23DE2" w:rsidP="00B51DE7">
      <w:pPr>
        <w:spacing w:after="0" w:line="240" w:lineRule="auto"/>
        <w:rPr>
          <w:b/>
          <w:sz w:val="28"/>
          <w:szCs w:val="28"/>
        </w:rPr>
      </w:pPr>
    </w:p>
    <w:tbl>
      <w:tblPr>
        <w:tblStyle w:val="TableGrid"/>
        <w:tblW w:w="0" w:type="auto"/>
        <w:tblLook w:val="04A0" w:firstRow="1" w:lastRow="0" w:firstColumn="1" w:lastColumn="0" w:noHBand="0" w:noVBand="1"/>
      </w:tblPr>
      <w:tblGrid>
        <w:gridCol w:w="9742"/>
      </w:tblGrid>
      <w:tr w:rsidR="00D00CCE" w14:paraId="1FCEFF47" w14:textId="77777777" w:rsidTr="00D00CCE">
        <w:tc>
          <w:tcPr>
            <w:tcW w:w="9742" w:type="dxa"/>
            <w:shd w:val="clear" w:color="auto" w:fill="FDE9D9" w:themeFill="accent6" w:themeFillTint="33"/>
          </w:tcPr>
          <w:p w14:paraId="4B94E53B" w14:textId="77777777" w:rsidR="002C13FD" w:rsidRDefault="00D00CCE" w:rsidP="00B51DE7">
            <w:pPr>
              <w:rPr>
                <w:b/>
                <w:sz w:val="48"/>
                <w:szCs w:val="48"/>
              </w:rPr>
            </w:pPr>
            <w:r>
              <w:rPr>
                <w:b/>
                <w:sz w:val="28"/>
                <w:szCs w:val="28"/>
              </w:rPr>
              <w:t>Title of Project:</w:t>
            </w:r>
            <w:r w:rsidR="00F82592">
              <w:rPr>
                <w:b/>
                <w:sz w:val="28"/>
                <w:szCs w:val="28"/>
              </w:rPr>
              <w:t xml:space="preserve"> </w:t>
            </w:r>
            <w:r w:rsidR="002C13FD">
              <w:rPr>
                <w:b/>
                <w:sz w:val="48"/>
                <w:szCs w:val="48"/>
              </w:rPr>
              <w:t xml:space="preserve"> </w:t>
            </w:r>
          </w:p>
          <w:p w14:paraId="3510EC83" w14:textId="627D3BD5" w:rsidR="57D16135" w:rsidRPr="00FC5672" w:rsidRDefault="009311BA" w:rsidP="677D31F3">
            <w:pPr>
              <w:spacing w:after="200" w:line="276" w:lineRule="auto"/>
              <w:rPr>
                <w:sz w:val="48"/>
                <w:szCs w:val="48"/>
              </w:rPr>
            </w:pPr>
            <w:r w:rsidRPr="00FC5672">
              <w:rPr>
                <w:sz w:val="48"/>
                <w:szCs w:val="48"/>
              </w:rPr>
              <w:t>Miner’s Requiem</w:t>
            </w:r>
          </w:p>
          <w:p w14:paraId="5A523BDA" w14:textId="2A4E2417" w:rsidR="00D00CCE" w:rsidRDefault="57D16135" w:rsidP="00B51DE7">
            <w:pPr>
              <w:rPr>
                <w:b/>
                <w:sz w:val="28"/>
                <w:szCs w:val="28"/>
              </w:rPr>
            </w:pPr>
            <w:r w:rsidRPr="677D31F3">
              <w:rPr>
                <w:b/>
                <w:bCs/>
                <w:sz w:val="28"/>
                <w:szCs w:val="28"/>
              </w:rPr>
              <w:t xml:space="preserve">By </w:t>
            </w:r>
            <w:r w:rsidR="00FC5672">
              <w:rPr>
                <w:b/>
                <w:bCs/>
                <w:sz w:val="28"/>
                <w:szCs w:val="28"/>
              </w:rPr>
              <w:t>Ellie Smith</w:t>
            </w:r>
          </w:p>
        </w:tc>
      </w:tr>
      <w:tr w:rsidR="00ED5930" w14:paraId="674B4A80" w14:textId="77777777" w:rsidTr="00D00CCE">
        <w:tc>
          <w:tcPr>
            <w:tcW w:w="9742" w:type="dxa"/>
            <w:shd w:val="clear" w:color="auto" w:fill="DAEEF3" w:themeFill="accent5" w:themeFillTint="33"/>
          </w:tcPr>
          <w:p w14:paraId="663A57E8" w14:textId="00897468" w:rsidR="00D00CCE" w:rsidRPr="00D00CCE" w:rsidRDefault="00ED5930" w:rsidP="00D00CCE">
            <w:pPr>
              <w:rPr>
                <w:b/>
                <w:sz w:val="28"/>
                <w:szCs w:val="28"/>
              </w:rPr>
            </w:pPr>
            <w:r>
              <w:rPr>
                <w:b/>
                <w:sz w:val="28"/>
                <w:szCs w:val="28"/>
              </w:rPr>
              <w:t>Outline of project</w:t>
            </w:r>
          </w:p>
        </w:tc>
      </w:tr>
      <w:tr w:rsidR="00D00CCE" w14:paraId="41C49441" w14:textId="77777777" w:rsidTr="00D00CCE">
        <w:tc>
          <w:tcPr>
            <w:tcW w:w="9742" w:type="dxa"/>
            <w:shd w:val="clear" w:color="auto" w:fill="DAEEF3" w:themeFill="accent5" w:themeFillTint="33"/>
          </w:tcPr>
          <w:p w14:paraId="4C1E6B3A" w14:textId="06FEA14E" w:rsidR="07566A80" w:rsidRDefault="07566A80" w:rsidP="677D31F3">
            <w:pPr>
              <w:pStyle w:val="NoSpacing"/>
              <w:rPr>
                <w:b/>
                <w:bCs/>
              </w:rPr>
            </w:pPr>
          </w:p>
          <w:p w14:paraId="5CD93919" w14:textId="420A8D8E" w:rsidR="00D25AE8" w:rsidRDefault="00D25AE8" w:rsidP="677D31F3">
            <w:pPr>
              <w:pStyle w:val="NoSpacing"/>
              <w:rPr>
                <w:b/>
                <w:bCs/>
              </w:rPr>
            </w:pPr>
            <w:r>
              <w:rPr>
                <w:b/>
                <w:bCs/>
              </w:rPr>
              <w:t>Single line descriptor and engine</w:t>
            </w:r>
          </w:p>
          <w:p w14:paraId="61BEF7F3" w14:textId="26BF189E" w:rsidR="677D31F3" w:rsidRDefault="677D31F3" w:rsidP="677D31F3">
            <w:pPr>
              <w:pStyle w:val="NoSpacing"/>
            </w:pPr>
          </w:p>
          <w:p w14:paraId="64E17CC2" w14:textId="4C0DE714" w:rsidR="000B4289" w:rsidRDefault="000B4289" w:rsidP="677D31F3">
            <w:pPr>
              <w:pStyle w:val="NoSpacing"/>
              <w:rPr>
                <w:b/>
                <w:bCs/>
              </w:rPr>
            </w:pPr>
            <w:r w:rsidRPr="00FC5672">
              <w:rPr>
                <w:b/>
                <w:bCs/>
              </w:rPr>
              <w:t>A mine that’s been taken over by a</w:t>
            </w:r>
            <w:r w:rsidR="000914B1" w:rsidRPr="00FC5672">
              <w:rPr>
                <w:b/>
                <w:bCs/>
              </w:rPr>
              <w:t xml:space="preserve"> demon army that the player must reclaim. </w:t>
            </w:r>
            <w:r w:rsidR="00FC5672">
              <w:rPr>
                <w:b/>
                <w:bCs/>
              </w:rPr>
              <w:t>I’ll use</w:t>
            </w:r>
            <w:r w:rsidR="000914B1" w:rsidRPr="00FC5672">
              <w:rPr>
                <w:b/>
                <w:bCs/>
              </w:rPr>
              <w:t xml:space="preserve"> the </w:t>
            </w:r>
            <w:r w:rsidR="00FC5672" w:rsidRPr="00FC5672">
              <w:rPr>
                <w:b/>
                <w:bCs/>
              </w:rPr>
              <w:t>Trench Broom</w:t>
            </w:r>
            <w:r w:rsidR="000914B1" w:rsidRPr="00FC5672">
              <w:rPr>
                <w:b/>
                <w:bCs/>
              </w:rPr>
              <w:t xml:space="preserve"> </w:t>
            </w:r>
            <w:r w:rsidR="00FC5672">
              <w:rPr>
                <w:b/>
                <w:bCs/>
              </w:rPr>
              <w:t>level editor</w:t>
            </w:r>
            <w:r w:rsidR="000914B1" w:rsidRPr="00FC5672">
              <w:rPr>
                <w:b/>
                <w:bCs/>
              </w:rPr>
              <w:t xml:space="preserve"> for Quake 1</w:t>
            </w:r>
          </w:p>
          <w:p w14:paraId="3B53C7A7" w14:textId="77777777" w:rsidR="003A2308" w:rsidRDefault="003A2308" w:rsidP="677D31F3">
            <w:pPr>
              <w:pStyle w:val="NoSpacing"/>
              <w:rPr>
                <w:b/>
                <w:bCs/>
              </w:rPr>
            </w:pPr>
          </w:p>
          <w:p w14:paraId="7C9605C3" w14:textId="094DFCAA" w:rsidR="003A2308" w:rsidRPr="00FC5672" w:rsidRDefault="003A2308" w:rsidP="677D31F3">
            <w:pPr>
              <w:pStyle w:val="NoSpacing"/>
              <w:rPr>
                <w:b/>
                <w:bCs/>
              </w:rPr>
            </w:pPr>
            <w:r>
              <w:rPr>
                <w:b/>
                <w:bCs/>
                <w:noProof/>
              </w:rPr>
              <w:drawing>
                <wp:inline distT="0" distB="0" distL="0" distR="0" wp14:anchorId="0FE2BFE8" wp14:editId="257E1AF7">
                  <wp:extent cx="5922818" cy="4187029"/>
                  <wp:effectExtent l="0" t="0" r="1905" b="4445"/>
                  <wp:docPr id="1725203563" name="Picture 6" descr="A screenshot of a video gam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5203563" name="Picture 6" descr="A screenshot of a video game&#10;&#10;AI-generated content may be incorrect."/>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27972" cy="4190672"/>
                          </a:xfrm>
                          <a:prstGeom prst="rect">
                            <a:avLst/>
                          </a:prstGeom>
                        </pic:spPr>
                      </pic:pic>
                    </a:graphicData>
                  </a:graphic>
                </wp:inline>
              </w:drawing>
            </w:r>
          </w:p>
          <w:p w14:paraId="6576A754" w14:textId="6F7F1083" w:rsidR="677D31F3" w:rsidRDefault="677D31F3" w:rsidP="677D31F3">
            <w:pPr>
              <w:pStyle w:val="NoSpacing"/>
            </w:pPr>
          </w:p>
          <w:p w14:paraId="772A5891" w14:textId="59889F3C" w:rsidR="00941AC3" w:rsidRPr="001807E8" w:rsidRDefault="00941AC3" w:rsidP="677D31F3">
            <w:pPr>
              <w:rPr>
                <w:b/>
                <w:bCs/>
                <w:sz w:val="24"/>
                <w:szCs w:val="24"/>
              </w:rPr>
            </w:pPr>
            <w:r w:rsidRPr="00941AC3">
              <w:rPr>
                <w:b/>
                <w:bCs/>
                <w:sz w:val="24"/>
                <w:szCs w:val="24"/>
              </w:rPr>
              <w:t>Audience and Demographics</w:t>
            </w:r>
          </w:p>
          <w:p w14:paraId="32013CB8" w14:textId="76A1721B" w:rsidR="00351133" w:rsidRDefault="00351133" w:rsidP="677D31F3">
            <w:r>
              <w:t>Quake is rated as</w:t>
            </w:r>
            <w:r w:rsidR="001807E8">
              <w:t xml:space="preserve"> a</w:t>
            </w:r>
            <w:r>
              <w:t xml:space="preserve"> Mature </w:t>
            </w:r>
            <w:r w:rsidR="001807E8">
              <w:t>[</w:t>
            </w:r>
            <w:r>
              <w:t>17+</w:t>
            </w:r>
            <w:r w:rsidR="001807E8">
              <w:t xml:space="preserve">] game. I found an esports site with some demographics on it, which gave a heat map of the age’s of active players in the esports quake scene. </w:t>
            </w:r>
          </w:p>
          <w:p w14:paraId="5B01ADB3" w14:textId="77777777" w:rsidR="0039092C" w:rsidRDefault="0039092C" w:rsidP="677D31F3"/>
          <w:p w14:paraId="32BD92E8" w14:textId="7432ABEB" w:rsidR="001807E8" w:rsidRDefault="001807E8" w:rsidP="677D31F3">
            <w:r w:rsidRPr="001807E8">
              <w:rPr>
                <w:noProof/>
              </w:rPr>
              <w:lastRenderedPageBreak/>
              <w:drawing>
                <wp:inline distT="0" distB="0" distL="0" distR="0" wp14:anchorId="56FA5CA4" wp14:editId="5DC0EC99">
                  <wp:extent cx="6192520" cy="1029335"/>
                  <wp:effectExtent l="0" t="0" r="0" b="0"/>
                  <wp:docPr id="1137036162" name="Picture 4">
                    <a:extLst xmlns:a="http://schemas.openxmlformats.org/drawingml/2006/main">
                      <a:ext uri="{FF2B5EF4-FFF2-40B4-BE49-F238E27FC236}">
                        <a16:creationId xmlns:a16="http://schemas.microsoft.com/office/drawing/2014/main" id="{D85EEFC6-D930-3D0C-DB95-C27848209D0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D85EEFC6-D930-3D0C-DB95-C27848209D04}"/>
                              </a:ext>
                            </a:extLst>
                          </pic:cNvPr>
                          <pic:cNvPicPr>
                            <a:picLocks noChangeAspect="1"/>
                          </pic:cNvPicPr>
                        </pic:nvPicPr>
                        <pic:blipFill>
                          <a:blip r:embed="rId12"/>
                          <a:stretch>
                            <a:fillRect/>
                          </a:stretch>
                        </pic:blipFill>
                        <pic:spPr>
                          <a:xfrm>
                            <a:off x="0" y="0"/>
                            <a:ext cx="6192520" cy="1029335"/>
                          </a:xfrm>
                          <a:prstGeom prst="rect">
                            <a:avLst/>
                          </a:prstGeom>
                        </pic:spPr>
                      </pic:pic>
                    </a:graphicData>
                  </a:graphic>
                </wp:inline>
              </w:drawing>
            </w:r>
          </w:p>
          <w:p w14:paraId="1ECBCBC5" w14:textId="77777777" w:rsidR="001807E8" w:rsidRDefault="001807E8" w:rsidP="677D31F3"/>
          <w:p w14:paraId="7718242D" w14:textId="6A8B3971" w:rsidR="0039092C" w:rsidRDefault="0039092C" w:rsidP="677D31F3">
            <w:r w:rsidRPr="0039092C">
              <w:t>https://escharts.com/games/quake</w:t>
            </w:r>
          </w:p>
          <w:p w14:paraId="0E07B40C" w14:textId="77777777" w:rsidR="0039092C" w:rsidRDefault="0039092C" w:rsidP="677D31F3"/>
          <w:p w14:paraId="072E2B9F" w14:textId="22568286" w:rsidR="00D25AE8" w:rsidRDefault="001807E8" w:rsidP="677D31F3">
            <w:r>
              <w:t xml:space="preserve">This suggests that most players are 36+, which makes sense since Quake is a fairly old game </w:t>
            </w:r>
            <w:r w:rsidR="0039092C">
              <w:t xml:space="preserve">however we can’t assume this is true for the main game. Steam’s statistics suggest there’s still a </w:t>
            </w:r>
            <w:r w:rsidR="00B552AE">
              <w:t>consistent</w:t>
            </w:r>
            <w:r w:rsidR="0039092C">
              <w:t xml:space="preserve"> </w:t>
            </w:r>
            <w:r w:rsidR="00B552AE">
              <w:t>player base</w:t>
            </w:r>
            <w:r w:rsidR="0039092C">
              <w:t xml:space="preserve"> of around 70 players on average per day player Quake, which doesn’t include the statistics for all the other Quake games. </w:t>
            </w:r>
            <w:r w:rsidR="00B552AE">
              <w:t>Many websites report that the age rage with the largest number of Steam users is the 20-29 age bracket so Quake still attracts a new audience despite its longevity.</w:t>
            </w:r>
          </w:p>
          <w:p w14:paraId="2AC74E33" w14:textId="77777777" w:rsidR="00B552AE" w:rsidRDefault="00B552AE" w:rsidP="677D31F3">
            <w:pPr>
              <w:rPr>
                <w:b/>
                <w:bCs/>
                <w:sz w:val="24"/>
                <w:szCs w:val="24"/>
              </w:rPr>
            </w:pPr>
          </w:p>
          <w:p w14:paraId="646DA434" w14:textId="0EE462A3" w:rsidR="00B552AE" w:rsidRDefault="00B552AE" w:rsidP="677D31F3">
            <w:pPr>
              <w:rPr>
                <w:sz w:val="24"/>
                <w:szCs w:val="24"/>
              </w:rPr>
            </w:pPr>
            <w:hyperlink r:id="rId13" w:history="1">
              <w:r w:rsidRPr="00F568F0">
                <w:rPr>
                  <w:rStyle w:val="Hyperlink"/>
                  <w:sz w:val="24"/>
                  <w:szCs w:val="24"/>
                </w:rPr>
                <w:t>https://steamcharts.com/app/2310</w:t>
              </w:r>
            </w:hyperlink>
          </w:p>
          <w:p w14:paraId="2B94BE91" w14:textId="7E196088" w:rsidR="00B552AE" w:rsidRDefault="00B552AE" w:rsidP="677D31F3">
            <w:pPr>
              <w:rPr>
                <w:sz w:val="24"/>
                <w:szCs w:val="24"/>
              </w:rPr>
            </w:pPr>
            <w:hyperlink r:id="rId14" w:anchor=":~:text=A%20large%20group%20of%20Steam,to%20US%20%2418.78%20by%202028" w:history="1">
              <w:r w:rsidRPr="00F568F0">
                <w:rPr>
                  <w:rStyle w:val="Hyperlink"/>
                  <w:sz w:val="24"/>
                  <w:szCs w:val="24"/>
                </w:rPr>
                <w:t>https://www.coolest-gadgets.com/steam-statistics/#:~:text=A%20large%20group%20of%20Steam,to%20US%20%2418.78%20by%202028</w:t>
              </w:r>
            </w:hyperlink>
            <w:r w:rsidRPr="00B552AE">
              <w:rPr>
                <w:sz w:val="24"/>
                <w:szCs w:val="24"/>
              </w:rPr>
              <w:t>.</w:t>
            </w:r>
          </w:p>
          <w:p w14:paraId="3CE69E62" w14:textId="607DD18D" w:rsidR="00B552AE" w:rsidRDefault="00B552AE" w:rsidP="677D31F3">
            <w:pPr>
              <w:rPr>
                <w:sz w:val="24"/>
                <w:szCs w:val="24"/>
              </w:rPr>
            </w:pPr>
            <w:hyperlink r:id="rId15" w:history="1">
              <w:r w:rsidRPr="00F568F0">
                <w:rPr>
                  <w:rStyle w:val="Hyperlink"/>
                  <w:sz w:val="24"/>
                  <w:szCs w:val="24"/>
                </w:rPr>
                <w:t>https://sidetrain.com/guides/steam-user-demographic-statistics</w:t>
              </w:r>
            </w:hyperlink>
          </w:p>
          <w:p w14:paraId="50F91596" w14:textId="09DB5BC8" w:rsidR="00B552AE" w:rsidRDefault="00B552AE" w:rsidP="677D31F3">
            <w:pPr>
              <w:rPr>
                <w:sz w:val="24"/>
                <w:szCs w:val="24"/>
              </w:rPr>
            </w:pPr>
            <w:hyperlink r:id="rId16" w:history="1">
              <w:r w:rsidRPr="00F568F0">
                <w:rPr>
                  <w:rStyle w:val="Hyperlink"/>
                  <w:sz w:val="24"/>
                  <w:szCs w:val="24"/>
                </w:rPr>
                <w:t>https://www.skillademia.com/statistics/steam-statistics/</w:t>
              </w:r>
            </w:hyperlink>
          </w:p>
          <w:p w14:paraId="2206F0EB" w14:textId="77777777" w:rsidR="00B552AE" w:rsidRPr="00B552AE" w:rsidRDefault="00B552AE" w:rsidP="677D31F3">
            <w:pPr>
              <w:rPr>
                <w:sz w:val="24"/>
                <w:szCs w:val="24"/>
              </w:rPr>
            </w:pPr>
          </w:p>
          <w:p w14:paraId="140E4A45" w14:textId="6FF5C57A" w:rsidR="001807E8" w:rsidRPr="009F5596" w:rsidRDefault="009F5596" w:rsidP="677D31F3">
            <w:pPr>
              <w:rPr>
                <w:sz w:val="24"/>
                <w:szCs w:val="24"/>
              </w:rPr>
            </w:pPr>
            <w:r>
              <w:rPr>
                <w:sz w:val="24"/>
                <w:szCs w:val="24"/>
              </w:rPr>
              <w:t>As a result I need to make sure my level fulfils the wants of these two particular groups.</w:t>
            </w:r>
          </w:p>
          <w:p w14:paraId="603DDD83" w14:textId="77777777" w:rsidR="001807E8" w:rsidRDefault="001807E8" w:rsidP="677D31F3">
            <w:pPr>
              <w:rPr>
                <w:b/>
                <w:bCs/>
                <w:sz w:val="24"/>
                <w:szCs w:val="24"/>
              </w:rPr>
            </w:pPr>
          </w:p>
          <w:p w14:paraId="5E22256D" w14:textId="27B07ADD" w:rsidR="00665466" w:rsidRDefault="3D62B5D2" w:rsidP="00347DC6">
            <w:pPr>
              <w:rPr>
                <w:b/>
                <w:bCs/>
                <w:sz w:val="24"/>
                <w:szCs w:val="24"/>
              </w:rPr>
            </w:pPr>
            <w:r w:rsidRPr="677D31F3">
              <w:rPr>
                <w:b/>
                <w:bCs/>
                <w:sz w:val="24"/>
                <w:szCs w:val="24"/>
              </w:rPr>
              <w:t>Risk</w:t>
            </w:r>
          </w:p>
          <w:p w14:paraId="4398E8F1" w14:textId="77777777" w:rsidR="00347DC6" w:rsidRPr="00347DC6" w:rsidRDefault="00347DC6" w:rsidP="00347DC6">
            <w:pPr>
              <w:rPr>
                <w:b/>
                <w:sz w:val="24"/>
                <w:szCs w:val="24"/>
              </w:rPr>
            </w:pPr>
          </w:p>
          <w:p w14:paraId="04F101EC" w14:textId="0F5FF707" w:rsidR="00665466" w:rsidRDefault="00665466" w:rsidP="677D31F3">
            <w:pPr>
              <w:pStyle w:val="NoSpacing"/>
              <w:rPr>
                <w:sz w:val="20"/>
                <w:szCs w:val="20"/>
              </w:rPr>
            </w:pPr>
            <w:r>
              <w:rPr>
                <w:sz w:val="20"/>
                <w:szCs w:val="20"/>
              </w:rPr>
              <w:t>Quake modding info:</w:t>
            </w:r>
          </w:p>
          <w:p w14:paraId="312E7EBC" w14:textId="74783523" w:rsidR="00665466" w:rsidRDefault="00665466" w:rsidP="677D31F3">
            <w:pPr>
              <w:pStyle w:val="NoSpacing"/>
              <w:rPr>
                <w:sz w:val="20"/>
                <w:szCs w:val="20"/>
              </w:rPr>
            </w:pPr>
            <w:hyperlink r:id="rId17" w:anchor=":~:text=Another%20type%20of%20modding%20you,use%20some%20kind%20of%20tool" w:history="1">
              <w:r w:rsidRPr="000C21C3">
                <w:rPr>
                  <w:rStyle w:val="Hyperlink"/>
                  <w:sz w:val="20"/>
                  <w:szCs w:val="20"/>
                </w:rPr>
                <w:t>https://steamcommunity.com/sharedfiles/filedetails/?id=2635180062#:~:text=Another%20type%20of%20modding%20you,use%20some%20kind%20of%20tool</w:t>
              </w:r>
            </w:hyperlink>
            <w:r w:rsidRPr="00665466">
              <w:rPr>
                <w:sz w:val="20"/>
                <w:szCs w:val="20"/>
              </w:rPr>
              <w:t>.</w:t>
            </w:r>
          </w:p>
          <w:p w14:paraId="1DA8F26A" w14:textId="77777777" w:rsidR="00665466" w:rsidRDefault="00665466" w:rsidP="677D31F3">
            <w:pPr>
              <w:pStyle w:val="NoSpacing"/>
              <w:rPr>
                <w:sz w:val="20"/>
                <w:szCs w:val="20"/>
              </w:rPr>
            </w:pPr>
          </w:p>
          <w:p w14:paraId="331F661B" w14:textId="10FBD1E8" w:rsidR="00347DC6" w:rsidRDefault="00347DC6" w:rsidP="677D31F3">
            <w:pPr>
              <w:pStyle w:val="NoSpacing"/>
              <w:rPr>
                <w:sz w:val="20"/>
                <w:szCs w:val="20"/>
              </w:rPr>
            </w:pPr>
            <w:r>
              <w:rPr>
                <w:sz w:val="20"/>
                <w:szCs w:val="20"/>
              </w:rPr>
              <w:t>Its unknown how long it will take me to learn QuakeC to be able to create the mechanics I want exactly however having looked briefly at some tutorials I don’t think it will be too dissimilar to learning C# so I’m not too worried. However, to mitigate the risk I’ll dedicate a week after blocking out the level to learning and implementing the mechanics I’d like. If its not working after the week then I’ll scrap the ideas.</w:t>
            </w:r>
          </w:p>
          <w:p w14:paraId="7CD4F059" w14:textId="77777777" w:rsidR="00347DC6" w:rsidRDefault="00347DC6" w:rsidP="677D31F3">
            <w:pPr>
              <w:pStyle w:val="NoSpacing"/>
              <w:rPr>
                <w:sz w:val="20"/>
                <w:szCs w:val="20"/>
              </w:rPr>
            </w:pPr>
          </w:p>
          <w:p w14:paraId="6A5B39D9" w14:textId="170DA90F" w:rsidR="009311BA" w:rsidRDefault="00347DC6" w:rsidP="677D31F3">
            <w:pPr>
              <w:pStyle w:val="NoSpacing"/>
              <w:rPr>
                <w:sz w:val="20"/>
                <w:szCs w:val="20"/>
              </w:rPr>
            </w:pPr>
            <w:r>
              <w:rPr>
                <w:sz w:val="20"/>
                <w:szCs w:val="20"/>
              </w:rPr>
              <w:t>I know I can swap the assets out with custom ones and I’m pretty sure I can import my own textures / meshes however I’ll make sure to learn this in the first sprint. I’ll also need to be wary of any pathing issues that could occur from swapping the meshes.</w:t>
            </w:r>
          </w:p>
          <w:p w14:paraId="47B5C30C" w14:textId="77777777" w:rsidR="000F38FD" w:rsidRDefault="000F38FD" w:rsidP="677D31F3">
            <w:pPr>
              <w:pStyle w:val="NoSpacing"/>
              <w:rPr>
                <w:sz w:val="20"/>
                <w:szCs w:val="20"/>
              </w:rPr>
            </w:pPr>
          </w:p>
          <w:p w14:paraId="1578F911" w14:textId="36D1EC45" w:rsidR="000F38FD" w:rsidRDefault="000F38FD" w:rsidP="677D31F3">
            <w:pPr>
              <w:pStyle w:val="NoSpacing"/>
              <w:rPr>
                <w:sz w:val="20"/>
                <w:szCs w:val="20"/>
              </w:rPr>
            </w:pPr>
            <w:r>
              <w:rPr>
                <w:sz w:val="20"/>
                <w:szCs w:val="20"/>
              </w:rPr>
              <w:t>I’m a bit concerned there isn’t enough backtracking within the level plan although it might already be a bit too long. After creating the blockout I’ll have playtested the level at least twice. I will review the plan then and if the level doesn’t feel hostile enough I’ll review the size / amount of backtracking at that point.</w:t>
            </w:r>
          </w:p>
          <w:p w14:paraId="1802E2D4" w14:textId="584EA22F" w:rsidR="00D00CCE" w:rsidRPr="00D00CCE" w:rsidRDefault="00D00CCE" w:rsidP="00347DC6">
            <w:pPr>
              <w:pStyle w:val="NoSpacing"/>
              <w:rPr>
                <w:b/>
                <w:bCs/>
                <w:sz w:val="20"/>
                <w:szCs w:val="20"/>
              </w:rPr>
            </w:pPr>
          </w:p>
        </w:tc>
      </w:tr>
      <w:tr w:rsidR="00D00CCE" w14:paraId="5C63568E" w14:textId="77777777" w:rsidTr="00D00CCE">
        <w:tc>
          <w:tcPr>
            <w:tcW w:w="9742" w:type="dxa"/>
            <w:shd w:val="clear" w:color="auto" w:fill="EAF1DD" w:themeFill="accent3" w:themeFillTint="33"/>
          </w:tcPr>
          <w:p w14:paraId="03ABA392" w14:textId="1B55C02D" w:rsidR="00D00CCE" w:rsidRDefault="00D00CCE" w:rsidP="00D00CCE">
            <w:pPr>
              <w:pStyle w:val="NoSpacing"/>
              <w:rPr>
                <w:b/>
                <w:bCs/>
              </w:rPr>
            </w:pPr>
            <w:r>
              <w:rPr>
                <w:b/>
                <w:bCs/>
              </w:rPr>
              <w:lastRenderedPageBreak/>
              <w:t>Re</w:t>
            </w:r>
            <w:r w:rsidR="00CE5254">
              <w:rPr>
                <w:b/>
                <w:bCs/>
              </w:rPr>
              <w:t>search and ref</w:t>
            </w:r>
            <w:r>
              <w:rPr>
                <w:b/>
                <w:bCs/>
              </w:rPr>
              <w:t>erence projects:</w:t>
            </w:r>
          </w:p>
          <w:p w14:paraId="59A9B597" w14:textId="67AB7961" w:rsidR="00D00CCE" w:rsidRDefault="00D00CCE" w:rsidP="677D31F3">
            <w:pPr>
              <w:pStyle w:val="NoSpacing"/>
              <w:rPr>
                <w:i/>
                <w:sz w:val="18"/>
                <w:szCs w:val="18"/>
              </w:rPr>
            </w:pPr>
            <w:r w:rsidRPr="677D31F3">
              <w:rPr>
                <w:i/>
                <w:sz w:val="18"/>
                <w:szCs w:val="18"/>
              </w:rPr>
              <w:t xml:space="preserve">List here any references to existing material (e.g. </w:t>
            </w:r>
            <w:r w:rsidR="00CE5254" w:rsidRPr="677D31F3">
              <w:rPr>
                <w:i/>
                <w:sz w:val="18"/>
                <w:szCs w:val="18"/>
              </w:rPr>
              <w:t xml:space="preserve">Game design principles, </w:t>
            </w:r>
            <w:r w:rsidRPr="677D31F3">
              <w:rPr>
                <w:i/>
                <w:sz w:val="18"/>
                <w:szCs w:val="18"/>
              </w:rPr>
              <w:t xml:space="preserve">Games, Game levels, Mechanics, </w:t>
            </w:r>
            <w:r w:rsidR="00CE5254" w:rsidRPr="677D31F3">
              <w:rPr>
                <w:i/>
                <w:sz w:val="18"/>
                <w:szCs w:val="18"/>
              </w:rPr>
              <w:t>S</w:t>
            </w:r>
            <w:r w:rsidRPr="677D31F3">
              <w:rPr>
                <w:i/>
                <w:sz w:val="18"/>
                <w:szCs w:val="18"/>
              </w:rPr>
              <w:t>oftware</w:t>
            </w:r>
            <w:r w:rsidR="00CE5254" w:rsidRPr="677D31F3">
              <w:rPr>
                <w:i/>
                <w:sz w:val="18"/>
                <w:szCs w:val="18"/>
              </w:rPr>
              <w:t>, Narrative, Lore, music/audio examples</w:t>
            </w:r>
            <w:r w:rsidRPr="677D31F3">
              <w:rPr>
                <w:i/>
                <w:sz w:val="18"/>
                <w:szCs w:val="18"/>
              </w:rPr>
              <w:t xml:space="preserve"> etc. that you</w:t>
            </w:r>
            <w:r w:rsidR="00CE5254" w:rsidRPr="677D31F3">
              <w:rPr>
                <w:i/>
                <w:sz w:val="18"/>
                <w:szCs w:val="18"/>
              </w:rPr>
              <w:t xml:space="preserve"> have used as reference.</w:t>
            </w:r>
            <w:r w:rsidRPr="677D31F3">
              <w:rPr>
                <w:i/>
                <w:sz w:val="18"/>
                <w:szCs w:val="18"/>
              </w:rPr>
              <w:t xml:space="preserve">  </w:t>
            </w:r>
          </w:p>
          <w:p w14:paraId="5AC4BDBA" w14:textId="77777777" w:rsidR="00DF0043" w:rsidRDefault="00DF0043" w:rsidP="677D31F3">
            <w:pPr>
              <w:pStyle w:val="NoSpacing"/>
              <w:rPr>
                <w:i/>
                <w:iCs/>
                <w:sz w:val="18"/>
                <w:szCs w:val="18"/>
              </w:rPr>
            </w:pPr>
          </w:p>
          <w:p w14:paraId="0F78589E" w14:textId="550EF71A" w:rsidR="00DF0043" w:rsidRDefault="00DF0043" w:rsidP="677D31F3">
            <w:pPr>
              <w:pStyle w:val="NoSpacing"/>
              <w:rPr>
                <w:b/>
                <w:bCs/>
                <w:sz w:val="32"/>
                <w:szCs w:val="32"/>
              </w:rPr>
            </w:pPr>
            <w:r w:rsidRPr="00DF0043">
              <w:rPr>
                <w:b/>
                <w:bCs/>
                <w:sz w:val="32"/>
                <w:szCs w:val="32"/>
              </w:rPr>
              <w:t>Animal Well – Level Design</w:t>
            </w:r>
            <w:r>
              <w:rPr>
                <w:b/>
                <w:bCs/>
                <w:sz w:val="32"/>
                <w:szCs w:val="32"/>
              </w:rPr>
              <w:t>:</w:t>
            </w:r>
          </w:p>
          <w:p w14:paraId="372CDA81" w14:textId="57040D62" w:rsidR="00DF0043" w:rsidRPr="00DF0043" w:rsidRDefault="00DF0043" w:rsidP="677D31F3">
            <w:pPr>
              <w:pStyle w:val="NoSpacing"/>
              <w:rPr>
                <w:b/>
                <w:bCs/>
                <w:iCs/>
                <w:sz w:val="36"/>
                <w:szCs w:val="36"/>
              </w:rPr>
            </w:pPr>
            <w:r w:rsidRPr="00DF0043">
              <w:rPr>
                <w:i/>
                <w:sz w:val="20"/>
                <w:szCs w:val="20"/>
              </w:rPr>
              <w:lastRenderedPageBreak/>
              <w:t xml:space="preserve">Animal Well. </w:t>
            </w:r>
            <w:r w:rsidRPr="00DF0043">
              <w:rPr>
                <w:iCs/>
                <w:sz w:val="20"/>
                <w:szCs w:val="20"/>
              </w:rPr>
              <w:t>2024. Shared Memory LLC, Bigmode Games.</w:t>
            </w:r>
          </w:p>
          <w:p w14:paraId="2267A12C" w14:textId="63A85B03" w:rsidR="00D00CCE" w:rsidRDefault="00D00CCE" w:rsidP="677D31F3">
            <w:pPr>
              <w:pStyle w:val="NoSpacing"/>
              <w:rPr>
                <w:sz w:val="18"/>
                <w:szCs w:val="18"/>
              </w:rPr>
            </w:pPr>
          </w:p>
          <w:p w14:paraId="0C3F62DD" w14:textId="37C14C2A" w:rsidR="009F5596" w:rsidRPr="009F5596" w:rsidRDefault="00DF0043" w:rsidP="677D31F3">
            <w:pPr>
              <w:pStyle w:val="NoSpacing"/>
              <w:rPr>
                <w:sz w:val="18"/>
                <w:szCs w:val="18"/>
              </w:rPr>
            </w:pPr>
            <w:r w:rsidRPr="00DF0043">
              <w:rPr>
                <w:noProof/>
                <w:sz w:val="18"/>
                <w:szCs w:val="18"/>
              </w:rPr>
              <w:drawing>
                <wp:inline distT="0" distB="0" distL="0" distR="0" wp14:anchorId="0D93B20B" wp14:editId="2B9DD6B5">
                  <wp:extent cx="5913779" cy="3368040"/>
                  <wp:effectExtent l="0" t="0" r="0" b="3810"/>
                  <wp:docPr id="174125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12571" name=""/>
                          <pic:cNvPicPr/>
                        </pic:nvPicPr>
                        <pic:blipFill>
                          <a:blip r:embed="rId18"/>
                          <a:stretch>
                            <a:fillRect/>
                          </a:stretch>
                        </pic:blipFill>
                        <pic:spPr>
                          <a:xfrm>
                            <a:off x="0" y="0"/>
                            <a:ext cx="5916936" cy="3369838"/>
                          </a:xfrm>
                          <a:prstGeom prst="rect">
                            <a:avLst/>
                          </a:prstGeom>
                        </pic:spPr>
                      </pic:pic>
                    </a:graphicData>
                  </a:graphic>
                </wp:inline>
              </w:drawing>
            </w:r>
          </w:p>
          <w:p w14:paraId="44CBF64D" w14:textId="13F67838" w:rsidR="00D00CCE" w:rsidRDefault="00D00CCE" w:rsidP="677D31F3">
            <w:pPr>
              <w:pStyle w:val="NoSpacing"/>
              <w:rPr>
                <w:b/>
                <w:bCs/>
                <w:sz w:val="32"/>
                <w:szCs w:val="32"/>
              </w:rPr>
            </w:pPr>
          </w:p>
          <w:p w14:paraId="1E100CB2" w14:textId="77777777" w:rsidR="00AF6FDA" w:rsidRDefault="00A67257" w:rsidP="677D31F3">
            <w:pPr>
              <w:pStyle w:val="NoSpacing"/>
              <w:rPr>
                <w:sz w:val="24"/>
                <w:szCs w:val="24"/>
              </w:rPr>
            </w:pPr>
            <w:r>
              <w:rPr>
                <w:sz w:val="24"/>
                <w:szCs w:val="24"/>
              </w:rPr>
              <w:t xml:space="preserve">When playing through and discovering the secrets feature in Quake / Doom, it reminded me a lot of Animal Well since secrets are a fundamental pillar of the game. When players walk into a room in Animal Well even one, they’ve been through loads of times already they look with suspicion and curiosity because the likelihood is there’s probably a secret the player hasn’t discovered yet still waiting in the room. I want to replicate this experience for the player by further pushing the secrets / trap design within Quake. </w:t>
            </w:r>
          </w:p>
          <w:p w14:paraId="35433566" w14:textId="77777777" w:rsidR="00A67257" w:rsidRPr="00DF0043" w:rsidRDefault="00A67257" w:rsidP="677D31F3">
            <w:pPr>
              <w:pStyle w:val="NoSpacing"/>
              <w:rPr>
                <w:b/>
                <w:bCs/>
                <w:sz w:val="32"/>
                <w:szCs w:val="32"/>
              </w:rPr>
            </w:pPr>
          </w:p>
          <w:p w14:paraId="2EFE6341" w14:textId="56EABBC1" w:rsidR="008D43EC" w:rsidRDefault="00DF0043" w:rsidP="00DF0043">
            <w:pPr>
              <w:pStyle w:val="NoSpacing"/>
              <w:rPr>
                <w:b/>
                <w:bCs/>
                <w:sz w:val="32"/>
                <w:szCs w:val="32"/>
              </w:rPr>
            </w:pPr>
            <w:r>
              <w:rPr>
                <w:b/>
                <w:bCs/>
                <w:sz w:val="32"/>
                <w:szCs w:val="32"/>
              </w:rPr>
              <w:t>Legend Of Zelda: Puzzle Box Dungeons</w:t>
            </w:r>
            <w:r w:rsidRPr="00DF0043">
              <w:rPr>
                <w:b/>
                <w:bCs/>
                <w:sz w:val="32"/>
                <w:szCs w:val="32"/>
              </w:rPr>
              <w:t xml:space="preserve"> – </w:t>
            </w:r>
            <w:r>
              <w:rPr>
                <w:b/>
                <w:bCs/>
                <w:sz w:val="32"/>
                <w:szCs w:val="32"/>
              </w:rPr>
              <w:t>Puzzle</w:t>
            </w:r>
            <w:r w:rsidRPr="00DF0043">
              <w:rPr>
                <w:b/>
                <w:bCs/>
                <w:sz w:val="32"/>
                <w:szCs w:val="32"/>
              </w:rPr>
              <w:t xml:space="preserve"> Design</w:t>
            </w:r>
            <w:r>
              <w:rPr>
                <w:b/>
                <w:bCs/>
                <w:sz w:val="32"/>
                <w:szCs w:val="32"/>
              </w:rPr>
              <w:t>:</w:t>
            </w:r>
          </w:p>
          <w:p w14:paraId="7330325E" w14:textId="521F7E3B" w:rsidR="008D43EC" w:rsidRPr="004E417E" w:rsidRDefault="008D43EC" w:rsidP="008D43EC">
            <w:pPr>
              <w:pStyle w:val="Bibliography"/>
              <w:rPr>
                <w:rFonts w:ascii="Aptos" w:hAnsi="Aptos"/>
                <w:sz w:val="20"/>
                <w:szCs w:val="20"/>
              </w:rPr>
            </w:pPr>
            <w:r w:rsidRPr="008D43EC">
              <w:rPr>
                <w:sz w:val="20"/>
                <w:szCs w:val="20"/>
              </w:rPr>
              <w:fldChar w:fldCharType="begin"/>
            </w:r>
            <w:r w:rsidRPr="008D43EC">
              <w:rPr>
                <w:sz w:val="20"/>
                <w:szCs w:val="20"/>
              </w:rPr>
              <w:instrText xml:space="preserve"> ADDIN ZOTERO_BIBL {"uncited":[],"omitted":[],"custom":[]} CSL_BIBLIOGRAPHY </w:instrText>
            </w:r>
            <w:r w:rsidRPr="008D43EC">
              <w:rPr>
                <w:sz w:val="20"/>
                <w:szCs w:val="20"/>
              </w:rPr>
              <w:fldChar w:fldCharType="separate"/>
            </w:r>
            <w:r w:rsidRPr="004E417E">
              <w:rPr>
                <w:rFonts w:ascii="Aptos" w:hAnsi="Aptos"/>
                <w:sz w:val="20"/>
                <w:szCs w:val="20"/>
              </w:rPr>
              <w:t>How Zelda’s Puzzle Box Dungeons Work [Film]. 2020. Available at: https://www.youtube.com/watch?v=pwHqY_4nsJ4 [accessed 13 Feb 2025].</w:t>
            </w:r>
          </w:p>
          <w:p w14:paraId="66767C94" w14:textId="77777777" w:rsidR="003E0861" w:rsidRPr="004E417E" w:rsidRDefault="003E0861" w:rsidP="003E0861"/>
          <w:p w14:paraId="1F20FD71" w14:textId="1662D169" w:rsidR="003E0861" w:rsidRPr="004E417E" w:rsidRDefault="003E0861" w:rsidP="003E0861">
            <w:r w:rsidRPr="004E417E">
              <w:rPr>
                <w:noProof/>
              </w:rPr>
              <w:lastRenderedPageBreak/>
              <w:drawing>
                <wp:inline distT="0" distB="0" distL="0" distR="0" wp14:anchorId="6808738C" wp14:editId="3699B197">
                  <wp:extent cx="5992115" cy="3417570"/>
                  <wp:effectExtent l="0" t="0" r="8890" b="0"/>
                  <wp:docPr id="5197206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9720627" name=""/>
                          <pic:cNvPicPr/>
                        </pic:nvPicPr>
                        <pic:blipFill>
                          <a:blip r:embed="rId19"/>
                          <a:stretch>
                            <a:fillRect/>
                          </a:stretch>
                        </pic:blipFill>
                        <pic:spPr>
                          <a:xfrm>
                            <a:off x="0" y="0"/>
                            <a:ext cx="5996092" cy="3419838"/>
                          </a:xfrm>
                          <a:prstGeom prst="rect">
                            <a:avLst/>
                          </a:prstGeom>
                        </pic:spPr>
                      </pic:pic>
                    </a:graphicData>
                  </a:graphic>
                </wp:inline>
              </w:drawing>
            </w:r>
          </w:p>
          <w:p w14:paraId="168004E4" w14:textId="77777777" w:rsidR="008C373D" w:rsidRPr="004E417E" w:rsidRDefault="008C373D" w:rsidP="008C373D"/>
          <w:p w14:paraId="17862C10" w14:textId="19BCF0EE" w:rsidR="0081615C" w:rsidRPr="004E417E" w:rsidRDefault="0081615C" w:rsidP="0081615C">
            <w:pPr>
              <w:pStyle w:val="NoSpacing"/>
              <w:rPr>
                <w:sz w:val="24"/>
                <w:szCs w:val="24"/>
              </w:rPr>
            </w:pPr>
            <w:r w:rsidRPr="004E417E">
              <w:rPr>
                <w:sz w:val="24"/>
                <w:szCs w:val="24"/>
              </w:rPr>
              <w:t xml:space="preserve">Quake / Doom lean on this idea of the environment being just as hostile as the enemies, to make the player feel more isolated having to rely on their instincts and react quicker to changes in the environment as well as keeping an eye on enemies. Again, this is a theme within Quake I want to utilise / push further in my level. I investigated the design principles behind Zelda's puzzle box dungeons because of the way the dungeon dynamically responds to the player and forces them to build a mental model of the space they're in. </w:t>
            </w:r>
            <w:r w:rsidR="00CA7ECB">
              <w:rPr>
                <w:sz w:val="24"/>
                <w:szCs w:val="24"/>
              </w:rPr>
              <w:t xml:space="preserve">The theme of mechanised movement also fits well with the industrial aesthetic of a Mine. </w:t>
            </w:r>
            <w:r w:rsidRPr="004E417E">
              <w:rPr>
                <w:sz w:val="24"/>
                <w:szCs w:val="24"/>
              </w:rPr>
              <w:t>By making the level feel alive I can reinforce the hostility of the environment, so the player feels they're having to escape from the environment as well as enemies.</w:t>
            </w:r>
            <w:r w:rsidR="004E417E" w:rsidRPr="004E417E">
              <w:rPr>
                <w:sz w:val="24"/>
                <w:szCs w:val="24"/>
              </w:rPr>
              <w:t xml:space="preserve"> </w:t>
            </w:r>
          </w:p>
          <w:p w14:paraId="0E872504" w14:textId="77777777" w:rsidR="0081615C" w:rsidRPr="004E417E" w:rsidRDefault="0081615C" w:rsidP="008C373D"/>
          <w:p w14:paraId="34AE231F" w14:textId="77777777" w:rsidR="0081615C" w:rsidRPr="004E417E" w:rsidRDefault="0081615C" w:rsidP="008C373D"/>
          <w:p w14:paraId="04909256" w14:textId="796C9735" w:rsidR="008C373D" w:rsidRPr="004E417E" w:rsidRDefault="008C373D" w:rsidP="008C373D">
            <w:pPr>
              <w:pStyle w:val="NoSpacing"/>
              <w:rPr>
                <w:b/>
                <w:bCs/>
                <w:sz w:val="32"/>
                <w:szCs w:val="32"/>
              </w:rPr>
            </w:pPr>
            <w:r w:rsidRPr="004E417E">
              <w:rPr>
                <w:b/>
                <w:bCs/>
                <w:sz w:val="32"/>
                <w:szCs w:val="32"/>
              </w:rPr>
              <w:t>Sandy Peterson - Trap Design:</w:t>
            </w:r>
          </w:p>
          <w:p w14:paraId="75108B60" w14:textId="77777777" w:rsidR="00BD5341" w:rsidRPr="004E417E" w:rsidRDefault="00BD5341" w:rsidP="00BD5341">
            <w:pPr>
              <w:pStyle w:val="Bibliography"/>
              <w:rPr>
                <w:rFonts w:ascii="Aptos" w:hAnsi="Aptos"/>
                <w:sz w:val="20"/>
                <w:szCs w:val="18"/>
              </w:rPr>
            </w:pPr>
            <w:r w:rsidRPr="004E417E">
              <w:rPr>
                <w:rFonts w:ascii="Aptos" w:hAnsi="Aptos"/>
                <w:sz w:val="20"/>
                <w:szCs w:val="18"/>
              </w:rPr>
              <w:t>[DOOM] Sandy Petersen’s Level Design [Film]. 2020. Available at: https://www.youtube.com/watch?v=w9oG2LBuMwY [accessed 13 Feb 2025].</w:t>
            </w:r>
          </w:p>
          <w:p w14:paraId="1645DD2F" w14:textId="77777777" w:rsidR="00C90D3F" w:rsidRPr="004E417E" w:rsidRDefault="00C90D3F" w:rsidP="00C90D3F">
            <w:pPr>
              <w:pStyle w:val="Bibliography"/>
              <w:rPr>
                <w:rFonts w:ascii="Aptos" w:hAnsi="Aptos"/>
                <w:sz w:val="20"/>
                <w:szCs w:val="20"/>
              </w:rPr>
            </w:pPr>
            <w:r w:rsidRPr="004E417E">
              <w:rPr>
                <w:rFonts w:ascii="Aptos" w:hAnsi="Aptos"/>
                <w:sz w:val="20"/>
                <w:szCs w:val="20"/>
              </w:rPr>
              <w:t>‘(376) Dwars and Decino Talk to Sandy Petersen About Doom - YouTube’. 2025. [online]. Available at: https://www.youtube.com/watch?v=1Ss_gli8atM&amp;list=LL&amp;index=2 [accessed 14 Feb 2025].</w:t>
            </w:r>
          </w:p>
          <w:p w14:paraId="4BA951BF" w14:textId="72734CF4" w:rsidR="00C90D3F" w:rsidRPr="004E417E" w:rsidRDefault="00C90D3F" w:rsidP="00C90D3F">
            <w:r w:rsidRPr="004E417E">
              <w:t>‘(381) Why Is Quake Like That? - YouTube’. 2025. [online]. Available at: https://www.youtube.com/watch?v=MUeu96TKQwU&amp;list=LL&amp;index=1 [accessed 14 Feb 2025].</w:t>
            </w:r>
          </w:p>
          <w:p w14:paraId="728D7657" w14:textId="77777777" w:rsidR="00C90D3F" w:rsidRPr="004E417E" w:rsidRDefault="00C90D3F" w:rsidP="00C90D3F"/>
          <w:p w14:paraId="1310581A" w14:textId="2D2808BE" w:rsidR="00BD5341" w:rsidRPr="004E417E" w:rsidRDefault="007C5815" w:rsidP="008C373D">
            <w:pPr>
              <w:pStyle w:val="NoSpacing"/>
              <w:rPr>
                <w:b/>
                <w:bCs/>
                <w:sz w:val="32"/>
                <w:szCs w:val="32"/>
              </w:rPr>
            </w:pPr>
            <w:r w:rsidRPr="004E417E">
              <w:rPr>
                <w:b/>
                <w:bCs/>
                <w:noProof/>
                <w:sz w:val="32"/>
                <w:szCs w:val="32"/>
              </w:rPr>
              <w:lastRenderedPageBreak/>
              <w:drawing>
                <wp:inline distT="0" distB="0" distL="0" distR="0" wp14:anchorId="73E4322B" wp14:editId="3BA17F1D">
                  <wp:extent cx="5948683" cy="3379989"/>
                  <wp:effectExtent l="0" t="0" r="0" b="0"/>
                  <wp:docPr id="17650958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5095855" name=""/>
                          <pic:cNvPicPr/>
                        </pic:nvPicPr>
                        <pic:blipFill>
                          <a:blip r:embed="rId20"/>
                          <a:stretch>
                            <a:fillRect/>
                          </a:stretch>
                        </pic:blipFill>
                        <pic:spPr>
                          <a:xfrm>
                            <a:off x="0" y="0"/>
                            <a:ext cx="5951998" cy="3381872"/>
                          </a:xfrm>
                          <a:prstGeom prst="rect">
                            <a:avLst/>
                          </a:prstGeom>
                        </pic:spPr>
                      </pic:pic>
                    </a:graphicData>
                  </a:graphic>
                </wp:inline>
              </w:drawing>
            </w:r>
          </w:p>
          <w:p w14:paraId="0B49678D" w14:textId="55F1C27D" w:rsidR="00C90D3F" w:rsidRPr="004E417E" w:rsidRDefault="00C90D3F" w:rsidP="008C373D">
            <w:pPr>
              <w:pStyle w:val="NoSpacing"/>
              <w:rPr>
                <w:b/>
                <w:bCs/>
                <w:sz w:val="32"/>
                <w:szCs w:val="32"/>
              </w:rPr>
            </w:pPr>
          </w:p>
          <w:p w14:paraId="5F78124A" w14:textId="1F684C02" w:rsidR="0081615C" w:rsidRPr="004E417E" w:rsidRDefault="0081615C" w:rsidP="008C373D">
            <w:pPr>
              <w:pStyle w:val="NoSpacing"/>
              <w:rPr>
                <w:sz w:val="24"/>
                <w:szCs w:val="24"/>
              </w:rPr>
            </w:pPr>
            <w:r w:rsidRPr="004E417E">
              <w:rPr>
                <w:sz w:val="24"/>
                <w:szCs w:val="24"/>
              </w:rPr>
              <w:t xml:space="preserve">Sandy Peterson was one of the main designers to create the first levels in Doom / Quake and solidify their identities as hellish FPS games. I wanted to look at Sandy specifically because of his experimental approach that led to really interesting and famous traps / maps in the Doom / Quake genre. Most notably include his </w:t>
            </w:r>
            <w:r w:rsidR="00992FB7" w:rsidRPr="004E417E">
              <w:rPr>
                <w:sz w:val="24"/>
                <w:szCs w:val="24"/>
              </w:rPr>
              <w:t>fake exit trap that scared most players that played doom at the time as well as Map9: Fortress of Mystery that contained so many enemies the player needed to get the two groups of demons to fight each other.</w:t>
            </w:r>
          </w:p>
          <w:p w14:paraId="0BB6FE1A" w14:textId="77777777" w:rsidR="0081615C" w:rsidRPr="004E417E" w:rsidRDefault="0081615C" w:rsidP="008C373D">
            <w:pPr>
              <w:pStyle w:val="NoSpacing"/>
              <w:rPr>
                <w:sz w:val="24"/>
                <w:szCs w:val="24"/>
              </w:rPr>
            </w:pPr>
          </w:p>
          <w:p w14:paraId="12D48A46" w14:textId="03F864A0" w:rsidR="0081615C" w:rsidRPr="004E417E" w:rsidRDefault="0081615C" w:rsidP="008C373D">
            <w:pPr>
              <w:pStyle w:val="NoSpacing"/>
              <w:rPr>
                <w:b/>
                <w:bCs/>
                <w:sz w:val="32"/>
                <w:szCs w:val="32"/>
              </w:rPr>
            </w:pPr>
            <w:r w:rsidRPr="004E417E">
              <w:rPr>
                <w:sz w:val="24"/>
                <w:szCs w:val="24"/>
              </w:rPr>
              <w:t xml:space="preserve">He's also really influenced by abstract themes / stories such as H.P Lovecraft, which </w:t>
            </w:r>
            <w:r w:rsidR="00992FB7" w:rsidRPr="004E417E">
              <w:rPr>
                <w:sz w:val="24"/>
                <w:szCs w:val="24"/>
              </w:rPr>
              <w:t xml:space="preserve">heavily </w:t>
            </w:r>
            <w:r w:rsidRPr="004E417E">
              <w:rPr>
                <w:sz w:val="24"/>
                <w:szCs w:val="24"/>
              </w:rPr>
              <w:t xml:space="preserve">influences the visual aesthetics in the two games. </w:t>
            </w:r>
            <w:r w:rsidR="00992FB7" w:rsidRPr="004E417E">
              <w:rPr>
                <w:sz w:val="24"/>
                <w:szCs w:val="24"/>
              </w:rPr>
              <w:t xml:space="preserve">By Petersons own admission Quake was based on </w:t>
            </w:r>
            <w:r w:rsidR="004E417E" w:rsidRPr="004E417E">
              <w:rPr>
                <w:sz w:val="24"/>
                <w:szCs w:val="24"/>
              </w:rPr>
              <w:t>John Carmack's</w:t>
            </w:r>
            <w:r w:rsidR="00992FB7" w:rsidRPr="004E417E">
              <w:rPr>
                <w:sz w:val="24"/>
                <w:szCs w:val="24"/>
              </w:rPr>
              <w:t xml:space="preserve"> DnD characte</w:t>
            </w:r>
            <w:r w:rsidR="004E417E" w:rsidRPr="004E417E">
              <w:rPr>
                <w:sz w:val="24"/>
                <w:szCs w:val="24"/>
              </w:rPr>
              <w:t>r so the game featured this crossover, where the fantasy world is crossing over to the real world. Monster design was heavily influenced by this for example the Ogre a traditionally fantastical character uses a chainsaw instead of a club and throws grenades. Whilst I want my level to very clearly communicate the mine theme, I want it to remain</w:t>
            </w:r>
            <w:r w:rsidR="0005758B">
              <w:rPr>
                <w:sz w:val="24"/>
                <w:szCs w:val="24"/>
              </w:rPr>
              <w:t xml:space="preserve"> a</w:t>
            </w:r>
            <w:r w:rsidR="004E417E" w:rsidRPr="004E417E">
              <w:rPr>
                <w:sz w:val="24"/>
                <w:szCs w:val="24"/>
              </w:rPr>
              <w:t xml:space="preserve"> faithful </w:t>
            </w:r>
            <w:r w:rsidR="0005758B">
              <w:rPr>
                <w:sz w:val="24"/>
                <w:szCs w:val="24"/>
              </w:rPr>
              <w:t>inspiration of the</w:t>
            </w:r>
            <w:r w:rsidR="004E417E" w:rsidRPr="004E417E">
              <w:rPr>
                <w:sz w:val="24"/>
                <w:szCs w:val="24"/>
              </w:rPr>
              <w:t xml:space="preserve"> Quake style so will also feature this abstract crossover with fantastical elements. This could be realised in magical machinery or minerals with dangerous magical properties.</w:t>
            </w:r>
          </w:p>
          <w:p w14:paraId="23E38FB7" w14:textId="77777777" w:rsidR="007803B5" w:rsidRPr="004E417E" w:rsidRDefault="007803B5" w:rsidP="007803B5"/>
          <w:p w14:paraId="6C0D3280" w14:textId="1F228C05" w:rsidR="007803B5" w:rsidRPr="004E417E" w:rsidRDefault="007803B5" w:rsidP="007803B5">
            <w:pPr>
              <w:pStyle w:val="NoSpacing"/>
              <w:rPr>
                <w:b/>
                <w:bCs/>
                <w:sz w:val="32"/>
                <w:szCs w:val="32"/>
              </w:rPr>
            </w:pPr>
            <w:r w:rsidRPr="004E417E">
              <w:rPr>
                <w:b/>
                <w:bCs/>
                <w:sz w:val="32"/>
                <w:szCs w:val="32"/>
              </w:rPr>
              <w:t>Greek Architecture:</w:t>
            </w:r>
          </w:p>
          <w:p w14:paraId="69395AB0" w14:textId="77777777" w:rsidR="007803B5" w:rsidRPr="004E417E" w:rsidRDefault="007803B5" w:rsidP="007803B5">
            <w:pPr>
              <w:pStyle w:val="Bibliography"/>
              <w:rPr>
                <w:rFonts w:ascii="Aptos" w:hAnsi="Aptos"/>
                <w:sz w:val="20"/>
                <w:szCs w:val="18"/>
              </w:rPr>
            </w:pPr>
            <w:r w:rsidRPr="004E417E">
              <w:rPr>
                <w:rFonts w:ascii="Aptos" w:hAnsi="Aptos"/>
                <w:sz w:val="20"/>
                <w:szCs w:val="18"/>
              </w:rPr>
              <w:t>‘Architectural Marvels: Decoding the Urban Design of Ancient Greece’. 2024. GHD [online]. Available at: https://www.greecehighdefinition.com/blog/2024/2/5/architectural-marvels-decoding-the-urban-design-of-ancient-greece [accessed 13 Feb 2025].</w:t>
            </w:r>
          </w:p>
          <w:p w14:paraId="59B29E19" w14:textId="0CBC38F7" w:rsidR="007803B5" w:rsidRPr="004E417E" w:rsidRDefault="007803B5" w:rsidP="007803B5">
            <w:r w:rsidRPr="004E417E">
              <w:t>TOTTEN, Christopher W. 2014. An Architectural Approach to Level Design. Boca Raton: CRC Press.</w:t>
            </w:r>
          </w:p>
          <w:p w14:paraId="7A90D09A" w14:textId="77777777" w:rsidR="0063632E" w:rsidRPr="004E417E" w:rsidRDefault="0063632E" w:rsidP="007803B5"/>
          <w:p w14:paraId="559A0124" w14:textId="1FB8D2BE" w:rsidR="007803B5" w:rsidRPr="004E417E" w:rsidRDefault="0063632E" w:rsidP="007803B5">
            <w:pPr>
              <w:pStyle w:val="NoSpacing"/>
              <w:rPr>
                <w:b/>
                <w:bCs/>
                <w:sz w:val="32"/>
                <w:szCs w:val="32"/>
              </w:rPr>
            </w:pPr>
            <w:r w:rsidRPr="004E417E">
              <w:rPr>
                <w:b/>
                <w:bCs/>
                <w:noProof/>
                <w:sz w:val="32"/>
                <w:szCs w:val="32"/>
              </w:rPr>
              <w:lastRenderedPageBreak/>
              <w:drawing>
                <wp:inline distT="0" distB="0" distL="0" distR="0" wp14:anchorId="10798138" wp14:editId="37862128">
                  <wp:extent cx="5830815" cy="3316605"/>
                  <wp:effectExtent l="0" t="0" r="0" b="0"/>
                  <wp:docPr id="13588348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8834800" name=""/>
                          <pic:cNvPicPr/>
                        </pic:nvPicPr>
                        <pic:blipFill>
                          <a:blip r:embed="rId21"/>
                          <a:stretch>
                            <a:fillRect/>
                          </a:stretch>
                        </pic:blipFill>
                        <pic:spPr>
                          <a:xfrm>
                            <a:off x="0" y="0"/>
                            <a:ext cx="5833513" cy="3318140"/>
                          </a:xfrm>
                          <a:prstGeom prst="rect">
                            <a:avLst/>
                          </a:prstGeom>
                        </pic:spPr>
                      </pic:pic>
                    </a:graphicData>
                  </a:graphic>
                </wp:inline>
              </w:drawing>
            </w:r>
          </w:p>
          <w:p w14:paraId="4351602E" w14:textId="77777777" w:rsidR="007803B5" w:rsidRPr="004E417E" w:rsidRDefault="007803B5" w:rsidP="008C373D">
            <w:pPr>
              <w:pStyle w:val="NoSpacing"/>
              <w:rPr>
                <w:b/>
                <w:bCs/>
                <w:sz w:val="32"/>
                <w:szCs w:val="32"/>
              </w:rPr>
            </w:pPr>
          </w:p>
          <w:p w14:paraId="43B3B20A" w14:textId="66E13061" w:rsidR="004E417E" w:rsidRDefault="004E417E" w:rsidP="008D43EC">
            <w:pPr>
              <w:pStyle w:val="NoSpacing"/>
              <w:rPr>
                <w:sz w:val="24"/>
                <w:szCs w:val="24"/>
              </w:rPr>
            </w:pPr>
            <w:r w:rsidRPr="004E417E">
              <w:rPr>
                <w:sz w:val="24"/>
                <w:szCs w:val="24"/>
              </w:rPr>
              <w:t>I've been reading, '</w:t>
            </w:r>
            <w:r w:rsidRPr="004E417E">
              <w:rPr>
                <w:i/>
                <w:iCs/>
                <w:sz w:val="24"/>
                <w:szCs w:val="24"/>
              </w:rPr>
              <w:t>An Architectural Approach To Level Design</w:t>
            </w:r>
            <w:r>
              <w:rPr>
                <w:sz w:val="24"/>
                <w:szCs w:val="24"/>
              </w:rPr>
              <w:t xml:space="preserve">' </w:t>
            </w:r>
            <w:r w:rsidRPr="004E417E">
              <w:rPr>
                <w:sz w:val="24"/>
                <w:szCs w:val="24"/>
              </w:rPr>
              <w:t>(Totten 2014)</w:t>
            </w:r>
            <w:r>
              <w:rPr>
                <w:sz w:val="24"/>
                <w:szCs w:val="24"/>
              </w:rPr>
              <w:t>, to improve my</w:t>
            </w:r>
            <w:r w:rsidR="00072AED">
              <w:rPr>
                <w:sz w:val="24"/>
                <w:szCs w:val="24"/>
              </w:rPr>
              <w:t xml:space="preserve"> knowledge of</w:t>
            </w:r>
            <w:r>
              <w:rPr>
                <w:sz w:val="24"/>
                <w:szCs w:val="24"/>
              </w:rPr>
              <w:t xml:space="preserve"> level design. Particularly by looking at how to make my levels believable within the world they're in. </w:t>
            </w:r>
            <w:r w:rsidR="00072AED">
              <w:rPr>
                <w:sz w:val="24"/>
                <w:szCs w:val="24"/>
              </w:rPr>
              <w:t xml:space="preserve">Totten starts by </w:t>
            </w:r>
            <w:r w:rsidR="00253D2C">
              <w:rPr>
                <w:sz w:val="24"/>
                <w:szCs w:val="24"/>
              </w:rPr>
              <w:t>delving</w:t>
            </w:r>
            <w:r w:rsidR="00072AED">
              <w:rPr>
                <w:sz w:val="24"/>
                <w:szCs w:val="24"/>
              </w:rPr>
              <w:t xml:space="preserve"> into the history of architecture and how modular set and tropes were formed from different civilizations in the world. </w:t>
            </w:r>
            <w:r w:rsidR="00253D2C">
              <w:rPr>
                <w:sz w:val="24"/>
                <w:szCs w:val="24"/>
              </w:rPr>
              <w:t>In particular I found Greek architectural tropes to be of inspiration to my level because of the attention to form and standardised</w:t>
            </w:r>
            <w:r w:rsidR="00A478A6">
              <w:rPr>
                <w:sz w:val="24"/>
                <w:szCs w:val="24"/>
              </w:rPr>
              <w:t xml:space="preserve"> proportions. I also wanted to look at the way the planners of the Athens </w:t>
            </w:r>
            <w:r w:rsidR="008448BB">
              <w:rPr>
                <w:sz w:val="24"/>
                <w:szCs w:val="24"/>
              </w:rPr>
              <w:t>Acropolis</w:t>
            </w:r>
            <w:r w:rsidR="00A478A6">
              <w:rPr>
                <w:sz w:val="24"/>
                <w:szCs w:val="24"/>
              </w:rPr>
              <w:t xml:space="preserve"> intentionally composed the space so that viewers would go on this journey to view the </w:t>
            </w:r>
            <w:r w:rsidR="008448BB">
              <w:rPr>
                <w:sz w:val="24"/>
                <w:szCs w:val="24"/>
              </w:rPr>
              <w:t>Parthenon</w:t>
            </w:r>
            <w:r w:rsidR="00A478A6">
              <w:rPr>
                <w:sz w:val="24"/>
                <w:szCs w:val="24"/>
              </w:rPr>
              <w:t xml:space="preserve"> three-</w:t>
            </w:r>
            <w:r w:rsidR="008448BB">
              <w:rPr>
                <w:sz w:val="24"/>
                <w:szCs w:val="24"/>
              </w:rPr>
              <w:t>dimensionally</w:t>
            </w:r>
            <w:r w:rsidR="00A478A6">
              <w:rPr>
                <w:sz w:val="24"/>
                <w:szCs w:val="24"/>
              </w:rPr>
              <w:t>. To maintain the theme of dynamicism I want to incorporate into my level I want to be considerate of the players perspective and how their path will shape their approach and experience of the level.</w:t>
            </w:r>
          </w:p>
          <w:p w14:paraId="6BB5F45A" w14:textId="77777777" w:rsidR="00F23AB4" w:rsidRDefault="00F23AB4" w:rsidP="008D43EC">
            <w:pPr>
              <w:pStyle w:val="NoSpacing"/>
              <w:rPr>
                <w:sz w:val="24"/>
                <w:szCs w:val="24"/>
              </w:rPr>
            </w:pPr>
          </w:p>
          <w:p w14:paraId="512C17DC" w14:textId="155D7861" w:rsidR="00F23AB4" w:rsidRDefault="00F23AB4" w:rsidP="008D43EC">
            <w:pPr>
              <w:pStyle w:val="NoSpacing"/>
              <w:rPr>
                <w:sz w:val="24"/>
                <w:szCs w:val="24"/>
              </w:rPr>
            </w:pPr>
            <w:r>
              <w:rPr>
                <w:sz w:val="24"/>
                <w:szCs w:val="24"/>
              </w:rPr>
              <w:t xml:space="preserve">Another important insight from the book is the triad of elements of level design; Usability, Delight and Functional Requirements and how they each influence each other. </w:t>
            </w:r>
          </w:p>
          <w:p w14:paraId="334810E5" w14:textId="77777777" w:rsidR="004E417E" w:rsidRDefault="004E417E" w:rsidP="008D43EC">
            <w:pPr>
              <w:pStyle w:val="NoSpacing"/>
              <w:rPr>
                <w:sz w:val="20"/>
                <w:szCs w:val="20"/>
              </w:rPr>
            </w:pPr>
          </w:p>
          <w:p w14:paraId="086D18F6" w14:textId="5FC21262" w:rsidR="008D43EC" w:rsidRPr="002B5246" w:rsidRDefault="008D43EC" w:rsidP="008D43EC">
            <w:pPr>
              <w:pStyle w:val="NoSpacing"/>
              <w:rPr>
                <w:sz w:val="18"/>
                <w:szCs w:val="18"/>
              </w:rPr>
            </w:pPr>
            <w:r w:rsidRPr="008D43EC">
              <w:rPr>
                <w:sz w:val="20"/>
                <w:szCs w:val="20"/>
              </w:rPr>
              <w:fldChar w:fldCharType="end"/>
            </w:r>
          </w:p>
        </w:tc>
      </w:tr>
      <w:tr w:rsidR="00D00CCE" w14:paraId="4BD05809" w14:textId="77777777" w:rsidTr="005969ED">
        <w:trPr>
          <w:trHeight w:val="5209"/>
        </w:trPr>
        <w:tc>
          <w:tcPr>
            <w:tcW w:w="9742" w:type="dxa"/>
            <w:shd w:val="clear" w:color="auto" w:fill="EAF1DD" w:themeFill="accent3" w:themeFillTint="33"/>
          </w:tcPr>
          <w:p w14:paraId="7CCE695C" w14:textId="5112DD06" w:rsidR="00D00CCE" w:rsidRDefault="002C13FD" w:rsidP="00ED5930">
            <w:pPr>
              <w:pStyle w:val="NoSpacing"/>
              <w:rPr>
                <w:b/>
                <w:bCs/>
                <w:sz w:val="20"/>
                <w:szCs w:val="20"/>
              </w:rPr>
            </w:pPr>
            <w:r>
              <w:rPr>
                <w:b/>
                <w:bCs/>
                <w:sz w:val="20"/>
                <w:szCs w:val="20"/>
              </w:rPr>
              <w:lastRenderedPageBreak/>
              <w:t>In particular you should collect images for the following:</w:t>
            </w:r>
          </w:p>
          <w:p w14:paraId="0F2BBA4C" w14:textId="45A35E63" w:rsidR="00B76F2A" w:rsidRPr="002C13FD" w:rsidRDefault="002C13FD" w:rsidP="002C13FD">
            <w:pPr>
              <w:pStyle w:val="NoSpacing"/>
              <w:rPr>
                <w:b/>
                <w:bCs/>
              </w:rPr>
            </w:pPr>
            <w:r>
              <w:t xml:space="preserve">Reference images of similar maps – these should be in the style aimed for </w:t>
            </w:r>
          </w:p>
          <w:p w14:paraId="25540CFF" w14:textId="25970C53" w:rsidR="00B76F2A" w:rsidRDefault="002C13FD" w:rsidP="002C13FD">
            <w:r>
              <w:t>Reference images of real world reference – e.g If a basement level – real basements from real buildings.</w:t>
            </w:r>
          </w:p>
          <w:p w14:paraId="4FC366A4" w14:textId="77777777" w:rsidR="005969ED" w:rsidRDefault="005969ED" w:rsidP="002C13FD"/>
          <w:p w14:paraId="2BCA9B7A" w14:textId="7393D9C3" w:rsidR="005D4395" w:rsidRPr="004E417E" w:rsidRDefault="005D4395" w:rsidP="005D4395">
            <w:pPr>
              <w:pStyle w:val="NoSpacing"/>
              <w:rPr>
                <w:b/>
                <w:bCs/>
                <w:sz w:val="32"/>
                <w:szCs w:val="32"/>
              </w:rPr>
            </w:pPr>
            <w:r>
              <w:rPr>
                <w:b/>
                <w:bCs/>
                <w:sz w:val="32"/>
                <w:szCs w:val="32"/>
              </w:rPr>
              <w:t>Artstation Environment Concepts / Blockouts Inspired by H.P.Lovecraft</w:t>
            </w:r>
          </w:p>
          <w:p w14:paraId="0EC508EA" w14:textId="14294C77" w:rsidR="005D4395" w:rsidRDefault="005D4395" w:rsidP="002C13FD">
            <w:pPr>
              <w:rPr>
                <w:rFonts w:ascii="Aptos" w:hAnsi="Aptos"/>
                <w:sz w:val="20"/>
                <w:szCs w:val="18"/>
              </w:rPr>
            </w:pPr>
            <w:hyperlink r:id="rId22" w:history="1">
              <w:r w:rsidRPr="00A84789">
                <w:rPr>
                  <w:rStyle w:val="Hyperlink"/>
                  <w:rFonts w:ascii="Aptos" w:hAnsi="Aptos"/>
                  <w:sz w:val="20"/>
                  <w:szCs w:val="18"/>
                </w:rPr>
                <w:t>https://www.artstation.com/artwork/rA5G1m</w:t>
              </w:r>
            </w:hyperlink>
          </w:p>
          <w:p w14:paraId="59B8BC22" w14:textId="0624CEAB" w:rsidR="005D4395" w:rsidRDefault="005D4395" w:rsidP="002C13FD">
            <w:pPr>
              <w:rPr>
                <w:rFonts w:ascii="Aptos" w:hAnsi="Aptos"/>
                <w:sz w:val="20"/>
                <w:szCs w:val="18"/>
              </w:rPr>
            </w:pPr>
            <w:hyperlink r:id="rId23" w:history="1">
              <w:r w:rsidRPr="00A84789">
                <w:rPr>
                  <w:rStyle w:val="Hyperlink"/>
                  <w:rFonts w:ascii="Aptos" w:hAnsi="Aptos"/>
                  <w:sz w:val="20"/>
                  <w:szCs w:val="18"/>
                </w:rPr>
                <w:t>https://www.artstation.com/artwork/509lg</w:t>
              </w:r>
            </w:hyperlink>
          </w:p>
          <w:p w14:paraId="0CB63D03" w14:textId="326E71CF" w:rsidR="005D4395" w:rsidRDefault="005D4395" w:rsidP="002C13FD">
            <w:pPr>
              <w:rPr>
                <w:rFonts w:ascii="Aptos" w:hAnsi="Aptos"/>
                <w:sz w:val="20"/>
                <w:szCs w:val="18"/>
              </w:rPr>
            </w:pPr>
            <w:hyperlink r:id="rId24" w:history="1">
              <w:r w:rsidRPr="00A84789">
                <w:rPr>
                  <w:rStyle w:val="Hyperlink"/>
                  <w:rFonts w:ascii="Aptos" w:hAnsi="Aptos"/>
                  <w:sz w:val="20"/>
                  <w:szCs w:val="18"/>
                </w:rPr>
                <w:t>https://www.artstation.com/artwork/AlJblq</w:t>
              </w:r>
            </w:hyperlink>
          </w:p>
          <w:p w14:paraId="6E5D5572" w14:textId="40B387B9" w:rsidR="005D4395" w:rsidRDefault="005D4395" w:rsidP="002C13FD">
            <w:pPr>
              <w:rPr>
                <w:rFonts w:ascii="Aptos" w:hAnsi="Aptos"/>
                <w:sz w:val="20"/>
                <w:szCs w:val="18"/>
              </w:rPr>
            </w:pPr>
            <w:hyperlink r:id="rId25" w:history="1">
              <w:r w:rsidRPr="00A84789">
                <w:rPr>
                  <w:rStyle w:val="Hyperlink"/>
                  <w:rFonts w:ascii="Aptos" w:hAnsi="Aptos"/>
                  <w:sz w:val="20"/>
                  <w:szCs w:val="18"/>
                </w:rPr>
                <w:t>https://www.artstation.com/artwork/aRR09L</w:t>
              </w:r>
            </w:hyperlink>
          </w:p>
          <w:p w14:paraId="2C0AF521" w14:textId="2FDEF0A3" w:rsidR="005D4395" w:rsidRDefault="005D4395" w:rsidP="002C13FD">
            <w:pPr>
              <w:rPr>
                <w:rFonts w:ascii="Aptos" w:hAnsi="Aptos"/>
                <w:sz w:val="20"/>
                <w:szCs w:val="18"/>
              </w:rPr>
            </w:pPr>
            <w:hyperlink r:id="rId26" w:history="1">
              <w:r w:rsidRPr="00A84789">
                <w:rPr>
                  <w:rStyle w:val="Hyperlink"/>
                  <w:rFonts w:ascii="Aptos" w:hAnsi="Aptos"/>
                  <w:sz w:val="20"/>
                  <w:szCs w:val="18"/>
                </w:rPr>
                <w:t>https://www.artstation.com/artwork/lV222Y</w:t>
              </w:r>
            </w:hyperlink>
          </w:p>
          <w:p w14:paraId="2BB3257B" w14:textId="33B0E77C" w:rsidR="005D4395" w:rsidRDefault="001238EC" w:rsidP="002C13FD">
            <w:pPr>
              <w:rPr>
                <w:rFonts w:ascii="Aptos" w:hAnsi="Aptos"/>
                <w:sz w:val="20"/>
                <w:szCs w:val="18"/>
              </w:rPr>
            </w:pPr>
            <w:hyperlink r:id="rId27" w:history="1">
              <w:r w:rsidRPr="00A84789">
                <w:rPr>
                  <w:rStyle w:val="Hyperlink"/>
                  <w:rFonts w:ascii="Aptos" w:hAnsi="Aptos"/>
                  <w:sz w:val="20"/>
                  <w:szCs w:val="18"/>
                </w:rPr>
                <w:t>https://frogwares.com/urban-planning-lovecraftian-horror-first-steps/</w:t>
              </w:r>
            </w:hyperlink>
          </w:p>
          <w:p w14:paraId="7EB32C11" w14:textId="39ABB2D7" w:rsidR="001238EC" w:rsidRDefault="001238EC" w:rsidP="002C13FD">
            <w:pPr>
              <w:rPr>
                <w:rFonts w:ascii="Aptos" w:hAnsi="Aptos"/>
                <w:sz w:val="20"/>
                <w:szCs w:val="18"/>
              </w:rPr>
            </w:pPr>
            <w:hyperlink r:id="rId28" w:history="1">
              <w:r w:rsidRPr="00A84789">
                <w:rPr>
                  <w:rStyle w:val="Hyperlink"/>
                  <w:rFonts w:ascii="Aptos" w:hAnsi="Aptos"/>
                  <w:sz w:val="20"/>
                  <w:szCs w:val="18"/>
                </w:rPr>
                <w:t>https://www.artstation.com/artwork/283x4a</w:t>
              </w:r>
            </w:hyperlink>
          </w:p>
          <w:p w14:paraId="564D4616" w14:textId="756EE237" w:rsidR="001238EC" w:rsidRDefault="001238EC" w:rsidP="002C13FD">
            <w:pPr>
              <w:rPr>
                <w:rFonts w:ascii="Aptos" w:hAnsi="Aptos"/>
                <w:sz w:val="20"/>
                <w:szCs w:val="18"/>
              </w:rPr>
            </w:pPr>
            <w:hyperlink r:id="rId29" w:history="1">
              <w:r w:rsidRPr="00A84789">
                <w:rPr>
                  <w:rStyle w:val="Hyperlink"/>
                  <w:rFonts w:ascii="Aptos" w:hAnsi="Aptos"/>
                  <w:sz w:val="20"/>
                  <w:szCs w:val="18"/>
                </w:rPr>
                <w:t>https://www.artstation.com/artwork/48OKdq</w:t>
              </w:r>
            </w:hyperlink>
          </w:p>
          <w:p w14:paraId="22CCA2D7" w14:textId="17A10AB5" w:rsidR="001238EC" w:rsidRDefault="001238EC" w:rsidP="002C13FD">
            <w:pPr>
              <w:rPr>
                <w:rFonts w:ascii="Aptos" w:hAnsi="Aptos"/>
                <w:sz w:val="20"/>
                <w:szCs w:val="18"/>
              </w:rPr>
            </w:pPr>
            <w:hyperlink r:id="rId30" w:history="1">
              <w:r w:rsidRPr="00A84789">
                <w:rPr>
                  <w:rStyle w:val="Hyperlink"/>
                  <w:rFonts w:ascii="Aptos" w:hAnsi="Aptos"/>
                  <w:sz w:val="20"/>
                  <w:szCs w:val="18"/>
                </w:rPr>
                <w:t>https://www.artstation.com/artwork/QXR423</w:t>
              </w:r>
            </w:hyperlink>
          </w:p>
          <w:p w14:paraId="5289D182" w14:textId="77777777" w:rsidR="005D4395" w:rsidRDefault="005D4395" w:rsidP="002C13FD"/>
          <w:p w14:paraId="0ADBC2CF" w14:textId="659FFA86" w:rsidR="005969ED" w:rsidRDefault="005D4395" w:rsidP="002C13FD">
            <w:r w:rsidRPr="005D4395">
              <w:rPr>
                <w:noProof/>
              </w:rPr>
              <w:drawing>
                <wp:inline distT="0" distB="0" distL="0" distR="0" wp14:anchorId="455AC337" wp14:editId="6118E709">
                  <wp:extent cx="5911751" cy="3366885"/>
                  <wp:effectExtent l="0" t="0" r="0" b="5080"/>
                  <wp:docPr id="3008539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0853955" name=""/>
                          <pic:cNvPicPr/>
                        </pic:nvPicPr>
                        <pic:blipFill>
                          <a:blip r:embed="rId31"/>
                          <a:stretch>
                            <a:fillRect/>
                          </a:stretch>
                        </pic:blipFill>
                        <pic:spPr>
                          <a:xfrm>
                            <a:off x="0" y="0"/>
                            <a:ext cx="5938322" cy="3382018"/>
                          </a:xfrm>
                          <a:prstGeom prst="rect">
                            <a:avLst/>
                          </a:prstGeom>
                        </pic:spPr>
                      </pic:pic>
                    </a:graphicData>
                  </a:graphic>
                </wp:inline>
              </w:drawing>
            </w:r>
          </w:p>
          <w:p w14:paraId="2F7ED504" w14:textId="2BCD3466" w:rsidR="002C13FD" w:rsidRDefault="002C13FD" w:rsidP="002C13FD"/>
          <w:p w14:paraId="0F5AECB5" w14:textId="23F1281E" w:rsidR="00B76F2A" w:rsidRDefault="001238EC" w:rsidP="677D31F3">
            <w:hyperlink r:id="rId32" w:history="1">
              <w:r w:rsidRPr="00A84789">
                <w:rPr>
                  <w:rStyle w:val="Hyperlink"/>
                </w:rPr>
                <w:t>https://www.artstation.com/artwork/WBo5XE</w:t>
              </w:r>
            </w:hyperlink>
          </w:p>
          <w:p w14:paraId="3B46EF78" w14:textId="376323B9" w:rsidR="001238EC" w:rsidRDefault="001238EC" w:rsidP="677D31F3">
            <w:r>
              <w:rPr>
                <w:noProof/>
              </w:rPr>
              <w:lastRenderedPageBreak/>
              <w:drawing>
                <wp:inline distT="0" distB="0" distL="0" distR="0" wp14:anchorId="15389A69" wp14:editId="68E9B881">
                  <wp:extent cx="6005945" cy="2575560"/>
                  <wp:effectExtent l="0" t="0" r="0" b="0"/>
                  <wp:docPr id="1965313156" name="Picture 6" descr="Portal of the Great Old O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ortal of the Great Old One"/>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6029813" cy="2585796"/>
                          </a:xfrm>
                          <a:prstGeom prst="rect">
                            <a:avLst/>
                          </a:prstGeom>
                          <a:noFill/>
                          <a:ln>
                            <a:noFill/>
                          </a:ln>
                        </pic:spPr>
                      </pic:pic>
                    </a:graphicData>
                  </a:graphic>
                </wp:inline>
              </w:drawing>
            </w:r>
          </w:p>
          <w:p w14:paraId="5D7E5D2D" w14:textId="50C19331" w:rsidR="00B76F2A" w:rsidRDefault="00B76F2A" w:rsidP="00ED5930">
            <w:pPr>
              <w:pStyle w:val="NoSpacing"/>
            </w:pPr>
          </w:p>
          <w:p w14:paraId="04F081B6" w14:textId="19ACC9DC" w:rsidR="004A40E4" w:rsidRPr="004E417E" w:rsidRDefault="004A40E4" w:rsidP="004A40E4">
            <w:pPr>
              <w:pStyle w:val="NoSpacing"/>
              <w:rPr>
                <w:b/>
                <w:bCs/>
                <w:sz w:val="32"/>
                <w:szCs w:val="32"/>
              </w:rPr>
            </w:pPr>
            <w:r>
              <w:rPr>
                <w:b/>
                <w:bCs/>
                <w:sz w:val="32"/>
                <w:szCs w:val="32"/>
              </w:rPr>
              <w:t>Google Maps Results for Mines in Cornwall</w:t>
            </w:r>
          </w:p>
          <w:p w14:paraId="692FFF33" w14:textId="782548F9" w:rsidR="00B76F2A" w:rsidRDefault="004A40E4" w:rsidP="00ED5930">
            <w:pPr>
              <w:pStyle w:val="NoSpacing"/>
              <w:rPr>
                <w:sz w:val="24"/>
                <w:szCs w:val="24"/>
              </w:rPr>
            </w:pPr>
            <w:r>
              <w:rPr>
                <w:sz w:val="24"/>
                <w:szCs w:val="24"/>
              </w:rPr>
              <w:t xml:space="preserve">Over the next week or two I’d like to go out myself and explore a mine or two to collect primary research of the spaces and what </w:t>
            </w:r>
            <w:r w:rsidR="001C5C01">
              <w:rPr>
                <w:sz w:val="24"/>
                <w:szCs w:val="24"/>
              </w:rPr>
              <w:t>it’s</w:t>
            </w:r>
            <w:r>
              <w:rPr>
                <w:sz w:val="24"/>
                <w:szCs w:val="24"/>
              </w:rPr>
              <w:t xml:space="preserve"> like to experience the spaces.</w:t>
            </w:r>
          </w:p>
          <w:p w14:paraId="30A572C3" w14:textId="77777777" w:rsidR="004A40E4" w:rsidRDefault="004A40E4" w:rsidP="00ED5930">
            <w:pPr>
              <w:pStyle w:val="NoSpacing"/>
            </w:pPr>
          </w:p>
          <w:p w14:paraId="1E17A648" w14:textId="2634049F" w:rsidR="004A40E4" w:rsidRDefault="004A40E4" w:rsidP="00ED5930">
            <w:pPr>
              <w:pStyle w:val="NoSpacing"/>
            </w:pPr>
            <w:r w:rsidRPr="004A40E4">
              <w:rPr>
                <w:noProof/>
              </w:rPr>
              <w:drawing>
                <wp:inline distT="0" distB="0" distL="0" distR="0" wp14:anchorId="34A21AB5" wp14:editId="49E76E84">
                  <wp:extent cx="6192520" cy="3512185"/>
                  <wp:effectExtent l="0" t="0" r="0" b="0"/>
                  <wp:docPr id="14293117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9311782" name=""/>
                          <pic:cNvPicPr/>
                        </pic:nvPicPr>
                        <pic:blipFill>
                          <a:blip r:embed="rId34"/>
                          <a:stretch>
                            <a:fillRect/>
                          </a:stretch>
                        </pic:blipFill>
                        <pic:spPr>
                          <a:xfrm>
                            <a:off x="0" y="0"/>
                            <a:ext cx="6192520" cy="3512185"/>
                          </a:xfrm>
                          <a:prstGeom prst="rect">
                            <a:avLst/>
                          </a:prstGeom>
                        </pic:spPr>
                      </pic:pic>
                    </a:graphicData>
                  </a:graphic>
                </wp:inline>
              </w:drawing>
            </w:r>
          </w:p>
          <w:p w14:paraId="421960F4" w14:textId="77777777" w:rsidR="004A40E4" w:rsidRDefault="004A40E4" w:rsidP="00ED5930">
            <w:pPr>
              <w:pStyle w:val="NoSpacing"/>
            </w:pPr>
          </w:p>
          <w:p w14:paraId="140E1D2F" w14:textId="4BD38088" w:rsidR="004A40E4" w:rsidRPr="00D00CCE" w:rsidRDefault="004A40E4" w:rsidP="00ED5930">
            <w:pPr>
              <w:pStyle w:val="NoSpacing"/>
            </w:pPr>
            <w:r w:rsidRPr="004A40E4">
              <w:rPr>
                <w:noProof/>
              </w:rPr>
              <w:lastRenderedPageBreak/>
              <w:drawing>
                <wp:inline distT="0" distB="0" distL="0" distR="0" wp14:anchorId="0BF6BCE6" wp14:editId="13B96EB7">
                  <wp:extent cx="6192520" cy="3518535"/>
                  <wp:effectExtent l="0" t="0" r="0" b="5715"/>
                  <wp:docPr id="1648283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828331" name=""/>
                          <pic:cNvPicPr/>
                        </pic:nvPicPr>
                        <pic:blipFill>
                          <a:blip r:embed="rId35"/>
                          <a:stretch>
                            <a:fillRect/>
                          </a:stretch>
                        </pic:blipFill>
                        <pic:spPr>
                          <a:xfrm>
                            <a:off x="0" y="0"/>
                            <a:ext cx="6192520" cy="3518535"/>
                          </a:xfrm>
                          <a:prstGeom prst="rect">
                            <a:avLst/>
                          </a:prstGeom>
                        </pic:spPr>
                      </pic:pic>
                    </a:graphicData>
                  </a:graphic>
                </wp:inline>
              </w:drawing>
            </w:r>
          </w:p>
          <w:p w14:paraId="153AF36E" w14:textId="6289B430" w:rsidR="00B76F2A" w:rsidRPr="00D00CCE" w:rsidRDefault="00B76F2A" w:rsidP="00ED5930">
            <w:pPr>
              <w:pStyle w:val="NoSpacing"/>
            </w:pPr>
          </w:p>
          <w:p w14:paraId="5AD2CBF1" w14:textId="6ED1A26C" w:rsidR="00B76F2A" w:rsidRPr="00D00CCE" w:rsidRDefault="00B76F2A" w:rsidP="00ED5930">
            <w:pPr>
              <w:pStyle w:val="NoSpacing"/>
            </w:pPr>
          </w:p>
          <w:p w14:paraId="14BDEDF1" w14:textId="7B50EE02" w:rsidR="00B76F2A" w:rsidRPr="00D00CCE" w:rsidRDefault="00B76F2A" w:rsidP="00ED5930">
            <w:pPr>
              <w:pStyle w:val="NoSpacing"/>
            </w:pPr>
          </w:p>
          <w:p w14:paraId="0AD295FA" w14:textId="6AC7CEC4" w:rsidR="00B76F2A" w:rsidRPr="00D00CCE" w:rsidRDefault="00B76F2A" w:rsidP="00ED5930">
            <w:pPr>
              <w:pStyle w:val="NoSpacing"/>
            </w:pPr>
          </w:p>
        </w:tc>
      </w:tr>
      <w:tr w:rsidR="00D00CCE" w14:paraId="0E61EFEC" w14:textId="77777777" w:rsidTr="00D00CCE">
        <w:tc>
          <w:tcPr>
            <w:tcW w:w="9742" w:type="dxa"/>
            <w:shd w:val="clear" w:color="auto" w:fill="F2DBDB" w:themeFill="accent2" w:themeFillTint="33"/>
          </w:tcPr>
          <w:p w14:paraId="3087B41C" w14:textId="77777777" w:rsidR="00D00CCE" w:rsidRPr="00EE0CDF" w:rsidRDefault="00D00CCE" w:rsidP="00D00CCE">
            <w:pPr>
              <w:pStyle w:val="NoSpacing"/>
              <w:rPr>
                <w:b/>
                <w:bCs/>
                <w:sz w:val="36"/>
                <w:szCs w:val="36"/>
              </w:rPr>
            </w:pPr>
            <w:r w:rsidRPr="00EE0CDF">
              <w:rPr>
                <w:b/>
                <w:bCs/>
                <w:sz w:val="36"/>
                <w:szCs w:val="36"/>
              </w:rPr>
              <w:lastRenderedPageBreak/>
              <w:t>Rationale:</w:t>
            </w:r>
          </w:p>
          <w:p w14:paraId="0035B0CF" w14:textId="77777777" w:rsidR="00D00CCE" w:rsidRDefault="00D00CCE" w:rsidP="00D00CCE">
            <w:pPr>
              <w:pStyle w:val="NoSpacing"/>
              <w:rPr>
                <w:bCs/>
                <w:sz w:val="18"/>
                <w:szCs w:val="18"/>
              </w:rPr>
            </w:pPr>
            <w:r w:rsidRPr="00466BE2">
              <w:rPr>
                <w:bCs/>
                <w:sz w:val="18"/>
                <w:szCs w:val="18"/>
              </w:rPr>
              <w:t>Outline here why you have chosen to undertake this particular project and what do you intend to get out of it?</w:t>
            </w:r>
          </w:p>
          <w:p w14:paraId="72BB16AD" w14:textId="757AB9C5" w:rsidR="00D00CCE" w:rsidRPr="002B5246" w:rsidRDefault="00D00CCE" w:rsidP="00D00CCE">
            <w:pPr>
              <w:pStyle w:val="NoSpacing"/>
              <w:rPr>
                <w:b/>
                <w:bCs/>
              </w:rPr>
            </w:pPr>
          </w:p>
        </w:tc>
      </w:tr>
      <w:tr w:rsidR="00D00CCE" w14:paraId="467A9BFA" w14:textId="77777777" w:rsidTr="00D00CCE">
        <w:tc>
          <w:tcPr>
            <w:tcW w:w="9742" w:type="dxa"/>
            <w:shd w:val="clear" w:color="auto" w:fill="F2DBDB" w:themeFill="accent2" w:themeFillTint="33"/>
          </w:tcPr>
          <w:p w14:paraId="0B756F08" w14:textId="77777777" w:rsidR="00D00CCE" w:rsidRPr="00166B5F" w:rsidRDefault="00D00CCE" w:rsidP="00ED5930">
            <w:pPr>
              <w:pStyle w:val="NoSpacing"/>
              <w:rPr>
                <w:sz w:val="20"/>
                <w:szCs w:val="20"/>
              </w:rPr>
            </w:pPr>
          </w:p>
          <w:p w14:paraId="7C802BA6" w14:textId="4CB0913C" w:rsidR="000F4B60" w:rsidRDefault="000F4B60" w:rsidP="00ED5930">
            <w:pPr>
              <w:pStyle w:val="NoSpacing"/>
              <w:rPr>
                <w:sz w:val="20"/>
                <w:szCs w:val="20"/>
              </w:rPr>
            </w:pPr>
            <w:r>
              <w:rPr>
                <w:sz w:val="20"/>
                <w:szCs w:val="20"/>
              </w:rPr>
              <w:t xml:space="preserve">In lots of modern games, developers can tend to place mechanics within a game because it’s conventional to do so rather than considering the advantages / disadvantages of doing so. I believe that, learning </w:t>
            </w:r>
            <w:r w:rsidR="00166B5F" w:rsidRPr="00166B5F">
              <w:rPr>
                <w:sz w:val="20"/>
                <w:szCs w:val="20"/>
              </w:rPr>
              <w:t xml:space="preserve">how design decisions were </w:t>
            </w:r>
            <w:r>
              <w:rPr>
                <w:sz w:val="20"/>
                <w:szCs w:val="20"/>
              </w:rPr>
              <w:t>impacted</w:t>
            </w:r>
            <w:r w:rsidR="00166B5F" w:rsidRPr="00166B5F">
              <w:rPr>
                <w:sz w:val="20"/>
                <w:szCs w:val="20"/>
              </w:rPr>
              <w:t xml:space="preserve"> by </w:t>
            </w:r>
            <w:r>
              <w:rPr>
                <w:sz w:val="20"/>
                <w:szCs w:val="20"/>
              </w:rPr>
              <w:t>early computer</w:t>
            </w:r>
            <w:r w:rsidR="00166B5F" w:rsidRPr="00166B5F">
              <w:rPr>
                <w:sz w:val="20"/>
                <w:szCs w:val="20"/>
              </w:rPr>
              <w:t xml:space="preserve"> technology and graphical capabilities </w:t>
            </w:r>
            <w:r>
              <w:rPr>
                <w:sz w:val="20"/>
                <w:szCs w:val="20"/>
              </w:rPr>
              <w:t>will improve my own decision making and make me more aware of the consequences of my decisions.</w:t>
            </w:r>
          </w:p>
          <w:p w14:paraId="765D55B6" w14:textId="06A48DA0" w:rsidR="00166B5F" w:rsidRDefault="00166B5F" w:rsidP="00ED5930">
            <w:pPr>
              <w:pStyle w:val="NoSpacing"/>
              <w:rPr>
                <w:sz w:val="20"/>
                <w:szCs w:val="20"/>
              </w:rPr>
            </w:pPr>
            <w:r>
              <w:rPr>
                <w:sz w:val="20"/>
                <w:szCs w:val="20"/>
              </w:rPr>
              <w:t xml:space="preserve">I was initially drawn to Doom however decided on </w:t>
            </w:r>
            <w:r w:rsidRPr="000F4B60">
              <w:rPr>
                <w:i/>
                <w:iCs/>
                <w:sz w:val="20"/>
                <w:szCs w:val="20"/>
              </w:rPr>
              <w:t>Quake</w:t>
            </w:r>
            <w:r>
              <w:rPr>
                <w:sz w:val="20"/>
                <w:szCs w:val="20"/>
              </w:rPr>
              <w:t xml:space="preserve"> instead</w:t>
            </w:r>
            <w:r w:rsidR="000F4B60">
              <w:rPr>
                <w:sz w:val="20"/>
                <w:szCs w:val="20"/>
              </w:rPr>
              <w:t>,</w:t>
            </w:r>
            <w:r>
              <w:rPr>
                <w:sz w:val="20"/>
                <w:szCs w:val="20"/>
              </w:rPr>
              <w:t xml:space="preserve"> because the introduction of physics and the ability to jump has shaped the mechanics and systems within the FPS genre. Not only because its “more realistic” but because it creates more systematic gameplay and moment to moment choices.  </w:t>
            </w:r>
          </w:p>
          <w:p w14:paraId="70940B26" w14:textId="77777777" w:rsidR="00F77FC8" w:rsidRDefault="00F77FC8" w:rsidP="00ED5930">
            <w:pPr>
              <w:pStyle w:val="NoSpacing"/>
              <w:rPr>
                <w:sz w:val="20"/>
                <w:szCs w:val="20"/>
              </w:rPr>
            </w:pPr>
          </w:p>
          <w:p w14:paraId="594EB68D" w14:textId="435B8A6A" w:rsidR="00926A49" w:rsidRPr="00166B5F" w:rsidRDefault="00F77FC8" w:rsidP="00926A49">
            <w:pPr>
              <w:pStyle w:val="NoSpacing"/>
              <w:rPr>
                <w:sz w:val="20"/>
                <w:szCs w:val="20"/>
              </w:rPr>
            </w:pPr>
            <w:r>
              <w:rPr>
                <w:sz w:val="20"/>
                <w:szCs w:val="20"/>
              </w:rPr>
              <w:t xml:space="preserve">As a portfolio piece I would also like to show off my ability to learn a new engine and research into a </w:t>
            </w:r>
            <w:r w:rsidR="000F4B60">
              <w:rPr>
                <w:sz w:val="20"/>
                <w:szCs w:val="20"/>
              </w:rPr>
              <w:t>game’s</w:t>
            </w:r>
            <w:r>
              <w:rPr>
                <w:sz w:val="20"/>
                <w:szCs w:val="20"/>
              </w:rPr>
              <w:t xml:space="preserve"> pillars / USPs to ensure design decisions pull in the same direction. </w:t>
            </w:r>
          </w:p>
          <w:p w14:paraId="4EDFBCD9" w14:textId="1052DBA8" w:rsidR="00D00CCE" w:rsidRPr="00166B5F" w:rsidRDefault="00D00CCE" w:rsidP="00ED5930">
            <w:pPr>
              <w:pStyle w:val="NoSpacing"/>
              <w:rPr>
                <w:sz w:val="20"/>
                <w:szCs w:val="20"/>
              </w:rPr>
            </w:pPr>
          </w:p>
          <w:p w14:paraId="3DBE3EC3" w14:textId="1A8080F3" w:rsidR="00D00CCE" w:rsidRPr="00166B5F" w:rsidRDefault="00D00CCE" w:rsidP="00ED5930">
            <w:pPr>
              <w:pStyle w:val="NoSpacing"/>
              <w:rPr>
                <w:sz w:val="20"/>
                <w:szCs w:val="20"/>
              </w:rPr>
            </w:pPr>
          </w:p>
        </w:tc>
      </w:tr>
      <w:tr w:rsidR="00CE5254" w14:paraId="18DA0D87" w14:textId="77777777" w:rsidTr="00D00CCE">
        <w:tc>
          <w:tcPr>
            <w:tcW w:w="9742" w:type="dxa"/>
            <w:shd w:val="clear" w:color="auto" w:fill="F2DBDB" w:themeFill="accent2" w:themeFillTint="33"/>
          </w:tcPr>
          <w:p w14:paraId="08AACBB5" w14:textId="77777777" w:rsidR="00CE5254" w:rsidRDefault="00CE5254" w:rsidP="00CE5254">
            <w:pPr>
              <w:rPr>
                <w:b/>
                <w:sz w:val="28"/>
                <w:szCs w:val="28"/>
              </w:rPr>
            </w:pPr>
            <w:r>
              <w:rPr>
                <w:b/>
                <w:sz w:val="28"/>
                <w:szCs w:val="28"/>
              </w:rPr>
              <w:t>Key indicators</w:t>
            </w:r>
          </w:p>
          <w:p w14:paraId="79036086" w14:textId="02EBC733" w:rsidR="00CE5254" w:rsidRPr="00D00CCE" w:rsidRDefault="00CE5254" w:rsidP="677D31F3">
            <w:pPr>
              <w:pStyle w:val="NoSpacing"/>
              <w:rPr>
                <w:i/>
                <w:iCs/>
                <w:sz w:val="20"/>
                <w:szCs w:val="20"/>
              </w:rPr>
            </w:pPr>
            <w:r w:rsidRPr="677D31F3">
              <w:rPr>
                <w:i/>
                <w:sz w:val="20"/>
                <w:szCs w:val="20"/>
              </w:rPr>
              <w:t>Give between 1 and 3 key indicators that you consider your project should be marked against</w:t>
            </w:r>
            <w:r w:rsidR="19FEF2CE" w:rsidRPr="677D31F3">
              <w:rPr>
                <w:i/>
                <w:iCs/>
                <w:sz w:val="20"/>
                <w:szCs w:val="20"/>
              </w:rPr>
              <w:t xml:space="preserve">. </w:t>
            </w:r>
          </w:p>
          <w:p w14:paraId="6059052B" w14:textId="74AE4F14" w:rsidR="00CE5254" w:rsidRPr="00F77FC8" w:rsidRDefault="005969ED" w:rsidP="005969ED">
            <w:pPr>
              <w:pStyle w:val="ListParagraph"/>
              <w:numPr>
                <w:ilvl w:val="0"/>
                <w:numId w:val="11"/>
              </w:numPr>
              <w:rPr>
                <w:b/>
                <w:bCs/>
                <w:sz w:val="20"/>
                <w:szCs w:val="20"/>
              </w:rPr>
            </w:pPr>
            <w:r w:rsidRPr="00F77FC8">
              <w:rPr>
                <w:b/>
                <w:bCs/>
                <w:sz w:val="20"/>
                <w:szCs w:val="20"/>
              </w:rPr>
              <w:t xml:space="preserve"> </w:t>
            </w:r>
            <w:r w:rsidR="00166B5F" w:rsidRPr="00F77FC8">
              <w:rPr>
                <w:b/>
                <w:bCs/>
                <w:sz w:val="20"/>
                <w:szCs w:val="20"/>
              </w:rPr>
              <w:t>How well does the level make the player feel as though they’re playing a true Quake map</w:t>
            </w:r>
          </w:p>
          <w:p w14:paraId="59EAFB28" w14:textId="38BD75AA" w:rsidR="00166B5F" w:rsidRPr="00F77FC8" w:rsidRDefault="005969ED" w:rsidP="00166B5F">
            <w:pPr>
              <w:pStyle w:val="ListParagraph"/>
              <w:numPr>
                <w:ilvl w:val="0"/>
                <w:numId w:val="11"/>
              </w:numPr>
              <w:rPr>
                <w:b/>
                <w:bCs/>
                <w:sz w:val="20"/>
                <w:szCs w:val="20"/>
              </w:rPr>
            </w:pPr>
            <w:r w:rsidRPr="00F77FC8">
              <w:rPr>
                <w:b/>
                <w:bCs/>
                <w:sz w:val="20"/>
                <w:szCs w:val="20"/>
              </w:rPr>
              <w:t xml:space="preserve"> </w:t>
            </w:r>
            <w:r w:rsidR="00166B5F" w:rsidRPr="00F77FC8">
              <w:rPr>
                <w:b/>
                <w:bCs/>
                <w:sz w:val="20"/>
                <w:szCs w:val="20"/>
              </w:rPr>
              <w:t xml:space="preserve">How well does the player feel </w:t>
            </w:r>
            <w:r w:rsidR="00F77FC8" w:rsidRPr="00F77FC8">
              <w:rPr>
                <w:b/>
                <w:bCs/>
                <w:sz w:val="20"/>
                <w:szCs w:val="20"/>
              </w:rPr>
              <w:t xml:space="preserve">the </w:t>
            </w:r>
            <w:r w:rsidR="00166B5F" w:rsidRPr="00F77FC8">
              <w:rPr>
                <w:b/>
                <w:bCs/>
                <w:sz w:val="20"/>
                <w:szCs w:val="20"/>
              </w:rPr>
              <w:t>hostil</w:t>
            </w:r>
            <w:r w:rsidR="00F77FC8" w:rsidRPr="00F77FC8">
              <w:rPr>
                <w:b/>
                <w:bCs/>
                <w:sz w:val="20"/>
                <w:szCs w:val="20"/>
              </w:rPr>
              <w:t>ity of the</w:t>
            </w:r>
            <w:r w:rsidR="00166B5F" w:rsidRPr="00F77FC8">
              <w:rPr>
                <w:b/>
                <w:bCs/>
                <w:sz w:val="20"/>
                <w:szCs w:val="20"/>
              </w:rPr>
              <w:t xml:space="preserve"> environment</w:t>
            </w:r>
          </w:p>
          <w:p w14:paraId="6E0389EB" w14:textId="25EF7624" w:rsidR="005969ED" w:rsidRPr="00F77FC8" w:rsidRDefault="00EB0C5C" w:rsidP="005969ED">
            <w:pPr>
              <w:pStyle w:val="ListParagraph"/>
              <w:numPr>
                <w:ilvl w:val="0"/>
                <w:numId w:val="11"/>
              </w:numPr>
              <w:rPr>
                <w:b/>
                <w:bCs/>
                <w:sz w:val="20"/>
                <w:szCs w:val="20"/>
              </w:rPr>
            </w:pPr>
            <w:r w:rsidRPr="00F77FC8">
              <w:rPr>
                <w:b/>
                <w:bCs/>
                <w:sz w:val="20"/>
                <w:szCs w:val="20"/>
              </w:rPr>
              <w:t xml:space="preserve"> </w:t>
            </w:r>
            <w:r w:rsidR="00F77FC8" w:rsidRPr="00F77FC8">
              <w:rPr>
                <w:b/>
                <w:bCs/>
                <w:sz w:val="20"/>
                <w:szCs w:val="20"/>
              </w:rPr>
              <w:t>How well does the level communicate a</w:t>
            </w:r>
            <w:r w:rsidR="000F4B60">
              <w:rPr>
                <w:b/>
                <w:bCs/>
                <w:sz w:val="20"/>
                <w:szCs w:val="20"/>
              </w:rPr>
              <w:t xml:space="preserve"> mine environment even if the player has never been to a mine in real life</w:t>
            </w:r>
          </w:p>
          <w:p w14:paraId="4ADCEF6D" w14:textId="60C2431F" w:rsidR="00EB0C5C" w:rsidRPr="00D00CCE" w:rsidRDefault="00EB0C5C" w:rsidP="00EB0C5C">
            <w:pPr>
              <w:pStyle w:val="ListParagraph"/>
              <w:rPr>
                <w:sz w:val="20"/>
                <w:szCs w:val="20"/>
              </w:rPr>
            </w:pPr>
          </w:p>
        </w:tc>
      </w:tr>
      <w:tr w:rsidR="00CE5254" w14:paraId="5409D628" w14:textId="77777777" w:rsidTr="00B23DE2">
        <w:tc>
          <w:tcPr>
            <w:tcW w:w="9742" w:type="dxa"/>
            <w:shd w:val="clear" w:color="auto" w:fill="E5DFEC" w:themeFill="accent4" w:themeFillTint="33"/>
          </w:tcPr>
          <w:p w14:paraId="0657F72A" w14:textId="77B1B216" w:rsidR="00CE5254" w:rsidRDefault="00CE5254" w:rsidP="00CE5254">
            <w:pPr>
              <w:pStyle w:val="NoSpacing"/>
              <w:rPr>
                <w:b/>
                <w:bCs/>
                <w:sz w:val="20"/>
                <w:szCs w:val="20"/>
              </w:rPr>
            </w:pPr>
          </w:p>
          <w:p w14:paraId="1EFEF29F" w14:textId="77777777" w:rsidR="00941AC3" w:rsidRDefault="00941AC3" w:rsidP="00941AC3">
            <w:pPr>
              <w:rPr>
                <w:b/>
                <w:sz w:val="28"/>
                <w:szCs w:val="28"/>
              </w:rPr>
            </w:pPr>
            <w:r w:rsidRPr="677D31F3">
              <w:rPr>
                <w:b/>
                <w:sz w:val="28"/>
                <w:szCs w:val="28"/>
              </w:rPr>
              <w:t>Scope</w:t>
            </w:r>
          </w:p>
          <w:p w14:paraId="36B0EEB4" w14:textId="16C10AAE" w:rsidR="286136FD" w:rsidRDefault="286136FD" w:rsidP="677D31F3">
            <w:pPr>
              <w:pStyle w:val="NoSpacing"/>
              <w:rPr>
                <w:i/>
                <w:iCs/>
                <w:sz w:val="18"/>
                <w:szCs w:val="18"/>
              </w:rPr>
            </w:pPr>
            <w:r w:rsidRPr="677D31F3">
              <w:rPr>
                <w:i/>
                <w:iCs/>
                <w:sz w:val="18"/>
                <w:szCs w:val="18"/>
              </w:rPr>
              <w:t>Use this section to outline your project’s scope and a proposed timeline for your project, and list any key risks that you consider important</w:t>
            </w:r>
          </w:p>
          <w:p w14:paraId="0B6A1123" w14:textId="33268AB9" w:rsidR="00725FDD" w:rsidRDefault="00725FDD" w:rsidP="677D31F3">
            <w:pPr>
              <w:pStyle w:val="NoSpacing"/>
              <w:rPr>
                <w:sz w:val="24"/>
                <w:szCs w:val="24"/>
              </w:rPr>
            </w:pPr>
          </w:p>
          <w:p w14:paraId="11EA9D39" w14:textId="7B723D39" w:rsidR="00725FDD" w:rsidRDefault="00725FDD" w:rsidP="00D077B0">
            <w:pPr>
              <w:pStyle w:val="NoSpacing"/>
              <w:numPr>
                <w:ilvl w:val="0"/>
                <w:numId w:val="20"/>
              </w:numPr>
            </w:pPr>
            <w:r w:rsidRPr="00CD7F90">
              <w:t xml:space="preserve">My level will be </w:t>
            </w:r>
            <w:r w:rsidR="00D077B0">
              <w:t>5</w:t>
            </w:r>
            <w:r w:rsidRPr="00CD7F90">
              <w:t>-10 minutes long</w:t>
            </w:r>
          </w:p>
          <w:p w14:paraId="6A9BAA6D" w14:textId="64F1D817" w:rsidR="00D077B0" w:rsidRDefault="00D077B0" w:rsidP="00D077B0">
            <w:pPr>
              <w:pStyle w:val="NoSpacing"/>
              <w:numPr>
                <w:ilvl w:val="0"/>
                <w:numId w:val="20"/>
              </w:numPr>
            </w:pPr>
            <w:r>
              <w:t>I’ll make at least one variation of the level in</w:t>
            </w:r>
            <w:r w:rsidR="00B22527">
              <w:t xml:space="preserve"> a</w:t>
            </w:r>
            <w:r>
              <w:t xml:space="preserve"> different difficulty level</w:t>
            </w:r>
          </w:p>
          <w:p w14:paraId="4B7DC3F5" w14:textId="52ABD719" w:rsidR="00D077B0" w:rsidRPr="00CD7F90" w:rsidRDefault="00D077B0" w:rsidP="00D077B0">
            <w:pPr>
              <w:pStyle w:val="NoSpacing"/>
              <w:numPr>
                <w:ilvl w:val="0"/>
                <w:numId w:val="20"/>
              </w:numPr>
            </w:pPr>
            <w:r>
              <w:t>I</w:t>
            </w:r>
            <w:r w:rsidR="00C647BB">
              <w:t>’ll make some sort of custom functionality for either an environmental or creature entity that is custom to the mine environment i.e. mining machinery</w:t>
            </w:r>
            <w:r w:rsidR="00B22527">
              <w:t xml:space="preserve"> or exploding minerals</w:t>
            </w:r>
          </w:p>
          <w:p w14:paraId="445C0D6B" w14:textId="7AC7D2BF" w:rsidR="677D31F3" w:rsidRDefault="677D31F3" w:rsidP="677D31F3">
            <w:pPr>
              <w:rPr>
                <w:b/>
                <w:bCs/>
                <w:sz w:val="24"/>
                <w:szCs w:val="24"/>
              </w:rPr>
            </w:pPr>
          </w:p>
          <w:p w14:paraId="7EC1CC09" w14:textId="51EAC238" w:rsidR="001807E8" w:rsidRPr="001807E8" w:rsidRDefault="001807E8" w:rsidP="677D31F3">
            <w:r w:rsidRPr="001807E8">
              <w:t xml:space="preserve">I won’t be creating new art </w:t>
            </w:r>
            <w:r>
              <w:t xml:space="preserve">or audio assets </w:t>
            </w:r>
            <w:r w:rsidR="00B22527">
              <w:t>so</w:t>
            </w:r>
            <w:r>
              <w:t xml:space="preserve"> I</w:t>
            </w:r>
            <w:r w:rsidR="00B22527">
              <w:t>’l</w:t>
            </w:r>
            <w:r>
              <w:t xml:space="preserve">l </w:t>
            </w:r>
            <w:r w:rsidR="00B22527">
              <w:t>source</w:t>
            </w:r>
            <w:r>
              <w:t xml:space="preserve"> free to use textures and assets other people have made </w:t>
            </w:r>
            <w:r w:rsidR="00B22527">
              <w:t>that</w:t>
            </w:r>
            <w:r>
              <w:t xml:space="preserve"> fit the theme of my level.</w:t>
            </w:r>
          </w:p>
          <w:p w14:paraId="78C6146D" w14:textId="600DA52C" w:rsidR="2E6B49E9" w:rsidRDefault="2E6B49E9" w:rsidP="677D31F3">
            <w:pPr>
              <w:spacing w:after="200" w:line="276" w:lineRule="auto"/>
            </w:pPr>
          </w:p>
          <w:p w14:paraId="2EB52D81" w14:textId="77777777" w:rsidR="000F38FD" w:rsidRDefault="002F7CCF" w:rsidP="677D31F3">
            <w:pPr>
              <w:spacing w:after="200" w:line="276" w:lineRule="auto"/>
            </w:pPr>
            <w:r>
              <w:t xml:space="preserve">Sprint 1: </w:t>
            </w:r>
          </w:p>
          <w:p w14:paraId="7ED41062" w14:textId="3AF7845A" w:rsidR="002F7CCF" w:rsidRDefault="002F7CCF" w:rsidP="000F38FD">
            <w:pPr>
              <w:pStyle w:val="ListParagraph"/>
              <w:numPr>
                <w:ilvl w:val="0"/>
                <w:numId w:val="21"/>
              </w:numPr>
            </w:pPr>
            <w:r>
              <w:t>Blockout the first half of the level [A / B / C]</w:t>
            </w:r>
          </w:p>
          <w:p w14:paraId="45BD6D1B" w14:textId="7D70F917" w:rsidR="000F38FD" w:rsidRDefault="000F38FD" w:rsidP="000F38FD">
            <w:pPr>
              <w:pStyle w:val="ListParagraph"/>
              <w:numPr>
                <w:ilvl w:val="0"/>
                <w:numId w:val="21"/>
              </w:numPr>
            </w:pPr>
            <w:r>
              <w:t>Add entities</w:t>
            </w:r>
          </w:p>
          <w:p w14:paraId="184308D1" w14:textId="6DD730C0" w:rsidR="000F38FD" w:rsidRDefault="000F38FD" w:rsidP="000F38FD">
            <w:pPr>
              <w:pStyle w:val="ListParagraph"/>
              <w:numPr>
                <w:ilvl w:val="0"/>
                <w:numId w:val="21"/>
              </w:numPr>
            </w:pPr>
            <w:r>
              <w:t>Playtest level</w:t>
            </w:r>
          </w:p>
          <w:p w14:paraId="151E1023" w14:textId="77777777" w:rsidR="000F38FD" w:rsidRDefault="000F38FD" w:rsidP="000F38FD"/>
          <w:p w14:paraId="46EEE374" w14:textId="745BBEC1" w:rsidR="002F7CCF" w:rsidRDefault="002F7CCF" w:rsidP="677D31F3">
            <w:pPr>
              <w:spacing w:after="200" w:line="276" w:lineRule="auto"/>
            </w:pPr>
            <w:r>
              <w:t>Sprint 2:</w:t>
            </w:r>
          </w:p>
          <w:p w14:paraId="7D997426" w14:textId="6364E515" w:rsidR="000F38FD" w:rsidRDefault="000F38FD" w:rsidP="000F38FD">
            <w:pPr>
              <w:pStyle w:val="ListParagraph"/>
              <w:numPr>
                <w:ilvl w:val="0"/>
                <w:numId w:val="21"/>
              </w:numPr>
            </w:pPr>
            <w:r>
              <w:t>Blockout second half of the level [D / E / Secret Rooms]</w:t>
            </w:r>
          </w:p>
          <w:p w14:paraId="0D428E1E" w14:textId="7F700567" w:rsidR="000F38FD" w:rsidRDefault="000F38FD" w:rsidP="000F38FD">
            <w:pPr>
              <w:pStyle w:val="ListParagraph"/>
              <w:numPr>
                <w:ilvl w:val="0"/>
                <w:numId w:val="21"/>
              </w:numPr>
            </w:pPr>
            <w:r>
              <w:t>Add entities</w:t>
            </w:r>
          </w:p>
          <w:p w14:paraId="354A3826" w14:textId="54B52492" w:rsidR="000F38FD" w:rsidRDefault="000F38FD" w:rsidP="000F38FD">
            <w:pPr>
              <w:pStyle w:val="ListParagraph"/>
              <w:numPr>
                <w:ilvl w:val="0"/>
                <w:numId w:val="21"/>
              </w:numPr>
            </w:pPr>
            <w:r>
              <w:t>Playtest Level</w:t>
            </w:r>
          </w:p>
          <w:p w14:paraId="397D10AB" w14:textId="0245F36E" w:rsidR="000F38FD" w:rsidRDefault="000F38FD" w:rsidP="000F38FD">
            <w:pPr>
              <w:pStyle w:val="ListParagraph"/>
              <w:numPr>
                <w:ilvl w:val="0"/>
                <w:numId w:val="21"/>
              </w:numPr>
            </w:pPr>
            <w:r>
              <w:t>Review hostility</w:t>
            </w:r>
          </w:p>
          <w:p w14:paraId="04A85C7E" w14:textId="77777777" w:rsidR="000F38FD" w:rsidRDefault="000F38FD" w:rsidP="000F38FD">
            <w:pPr>
              <w:ind w:left="360"/>
            </w:pPr>
          </w:p>
          <w:p w14:paraId="5DBB1CFE" w14:textId="2A4A02D7" w:rsidR="002F7CCF" w:rsidRDefault="002F7CCF" w:rsidP="677D31F3">
            <w:pPr>
              <w:spacing w:after="200" w:line="276" w:lineRule="auto"/>
            </w:pPr>
            <w:r>
              <w:t>Sprint 3:</w:t>
            </w:r>
          </w:p>
          <w:p w14:paraId="63127192" w14:textId="2CC0756F" w:rsidR="000F38FD" w:rsidRDefault="000F38FD" w:rsidP="000F38FD">
            <w:pPr>
              <w:pStyle w:val="ListParagraph"/>
              <w:numPr>
                <w:ilvl w:val="0"/>
                <w:numId w:val="21"/>
              </w:numPr>
            </w:pPr>
            <w:r>
              <w:t>Learn QuakeC and try to create features</w:t>
            </w:r>
          </w:p>
          <w:p w14:paraId="1B72E536" w14:textId="33E19E7B" w:rsidR="000F38FD" w:rsidRDefault="000F38FD" w:rsidP="000F38FD">
            <w:pPr>
              <w:pStyle w:val="ListParagraph"/>
              <w:numPr>
                <w:ilvl w:val="0"/>
                <w:numId w:val="21"/>
              </w:numPr>
            </w:pPr>
            <w:r>
              <w:t>Add textures</w:t>
            </w:r>
          </w:p>
          <w:p w14:paraId="59240C23" w14:textId="77777777" w:rsidR="000F38FD" w:rsidRDefault="000F38FD" w:rsidP="000F38FD">
            <w:pPr>
              <w:ind w:left="360"/>
            </w:pPr>
          </w:p>
          <w:p w14:paraId="0A9E8B47" w14:textId="583AE25E" w:rsidR="002F7CCF" w:rsidRDefault="002F7CCF" w:rsidP="677D31F3">
            <w:pPr>
              <w:spacing w:after="200" w:line="276" w:lineRule="auto"/>
            </w:pPr>
            <w:r>
              <w:t>Sprint 4:</w:t>
            </w:r>
          </w:p>
          <w:p w14:paraId="2789AF78" w14:textId="7C6A60B5" w:rsidR="000F38FD" w:rsidRDefault="000F38FD" w:rsidP="000F38FD">
            <w:pPr>
              <w:pStyle w:val="ListParagraph"/>
              <w:numPr>
                <w:ilvl w:val="0"/>
                <w:numId w:val="21"/>
              </w:numPr>
            </w:pPr>
            <w:r>
              <w:t>Review Level</w:t>
            </w:r>
          </w:p>
          <w:p w14:paraId="6E252E82" w14:textId="09E2EB09" w:rsidR="000F38FD" w:rsidRDefault="000F38FD" w:rsidP="000F38FD">
            <w:pPr>
              <w:pStyle w:val="ListParagraph"/>
              <w:numPr>
                <w:ilvl w:val="0"/>
                <w:numId w:val="21"/>
              </w:numPr>
            </w:pPr>
            <w:r>
              <w:t>Polish Level</w:t>
            </w:r>
          </w:p>
          <w:p w14:paraId="2522EC8C" w14:textId="77777777" w:rsidR="002F7CCF" w:rsidRDefault="002F7CCF" w:rsidP="677D31F3">
            <w:pPr>
              <w:spacing w:after="200" w:line="276" w:lineRule="auto"/>
            </w:pPr>
          </w:p>
          <w:p w14:paraId="0208F5E0" w14:textId="578360C8" w:rsidR="001A67CB" w:rsidRDefault="4AA5DBA2" w:rsidP="00941AC3">
            <w:pPr>
              <w:rPr>
                <w:b/>
                <w:bCs/>
                <w:sz w:val="20"/>
                <w:szCs w:val="20"/>
              </w:rPr>
            </w:pPr>
            <w:r w:rsidRPr="677D31F3">
              <w:rPr>
                <w:b/>
                <w:bCs/>
                <w:sz w:val="20"/>
                <w:szCs w:val="20"/>
              </w:rPr>
              <w:t>Additions</w:t>
            </w:r>
            <w:r w:rsidR="001A67CB">
              <w:rPr>
                <w:b/>
                <w:bCs/>
                <w:sz w:val="20"/>
                <w:szCs w:val="20"/>
              </w:rPr>
              <w:t xml:space="preserve"> to gameplay  </w:t>
            </w:r>
          </w:p>
          <w:p w14:paraId="1B4CC7AB" w14:textId="39A369BC" w:rsidR="00CE5254" w:rsidRDefault="00B238F1" w:rsidP="677D31F3">
            <w:pPr>
              <w:spacing w:after="200" w:line="276" w:lineRule="auto"/>
            </w:pPr>
            <w:r>
              <w:t>If possible, I’d like to learn how I can create new entities or reskin currently existing ones so I can create new events that enforce the hostility of the environment but reskinned to communicate the mine environment.</w:t>
            </w:r>
            <w:r w:rsidR="00B22527">
              <w:t xml:space="preserve"> For example minerals with different environmental consequences would be a fun addition.</w:t>
            </w:r>
          </w:p>
          <w:p w14:paraId="409AB97C" w14:textId="0ACAAC22" w:rsidR="00CE5254" w:rsidRDefault="00CE5254" w:rsidP="00CE5254">
            <w:pPr>
              <w:pStyle w:val="NoSpacing"/>
              <w:rPr>
                <w:b/>
                <w:bCs/>
                <w:sz w:val="20"/>
                <w:szCs w:val="20"/>
              </w:rPr>
            </w:pPr>
          </w:p>
          <w:p w14:paraId="1C3A3EEA" w14:textId="018C5115" w:rsidR="00CE5254" w:rsidRDefault="00CE5254" w:rsidP="00CE5254">
            <w:pPr>
              <w:pStyle w:val="NoSpacing"/>
              <w:rPr>
                <w:b/>
                <w:bCs/>
                <w:sz w:val="20"/>
                <w:szCs w:val="20"/>
              </w:rPr>
            </w:pPr>
          </w:p>
          <w:p w14:paraId="7F0F3D56" w14:textId="77777777" w:rsidR="00CE5254" w:rsidRPr="00B23DE2" w:rsidRDefault="00CE5254" w:rsidP="00CE5254">
            <w:pPr>
              <w:pStyle w:val="NoSpacing"/>
              <w:rPr>
                <w:b/>
                <w:bCs/>
                <w:sz w:val="20"/>
                <w:szCs w:val="20"/>
              </w:rPr>
            </w:pPr>
          </w:p>
          <w:p w14:paraId="3E5CCC41" w14:textId="77777777" w:rsidR="00CE5254" w:rsidRPr="00B23DE2" w:rsidRDefault="00CE5254" w:rsidP="00CE5254">
            <w:pPr>
              <w:pStyle w:val="NoSpacing"/>
              <w:rPr>
                <w:b/>
                <w:bCs/>
                <w:sz w:val="20"/>
                <w:szCs w:val="20"/>
              </w:rPr>
            </w:pPr>
          </w:p>
          <w:p w14:paraId="5CD0DF0D" w14:textId="7218D97F" w:rsidR="00CE5254" w:rsidRPr="00B23DE2" w:rsidRDefault="00CE5254" w:rsidP="00CE5254">
            <w:pPr>
              <w:pStyle w:val="NoSpacing"/>
              <w:rPr>
                <w:b/>
                <w:bCs/>
                <w:sz w:val="20"/>
                <w:szCs w:val="20"/>
              </w:rPr>
            </w:pPr>
          </w:p>
        </w:tc>
      </w:tr>
    </w:tbl>
    <w:p w14:paraId="144B0036" w14:textId="1C53D9DB" w:rsidR="00ED5930" w:rsidRDefault="00ED5930" w:rsidP="00B51DE7">
      <w:pPr>
        <w:spacing w:after="0" w:line="240" w:lineRule="auto"/>
        <w:rPr>
          <w:b/>
          <w:sz w:val="28"/>
          <w:szCs w:val="28"/>
        </w:rPr>
      </w:pPr>
    </w:p>
    <w:sectPr w:rsidR="00ED5930" w:rsidSect="00EA78B7">
      <w:headerReference w:type="default" r:id="rId36"/>
      <w:footerReference w:type="default" r:id="rId37"/>
      <w:headerReference w:type="first" r:id="rId38"/>
      <w:footerReference w:type="first" r:id="rId39"/>
      <w:pgSz w:w="11906" w:h="16838"/>
      <w:pgMar w:top="1440" w:right="1077" w:bottom="1077" w:left="1077" w:header="709" w:footer="397"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17CCD48" w14:textId="77777777" w:rsidR="004B0F04" w:rsidRDefault="004B0F04" w:rsidP="00E424AF">
      <w:pPr>
        <w:spacing w:after="0" w:line="240" w:lineRule="auto"/>
      </w:pPr>
      <w:r>
        <w:separator/>
      </w:r>
    </w:p>
  </w:endnote>
  <w:endnote w:type="continuationSeparator" w:id="0">
    <w:p w14:paraId="64E7049A" w14:textId="77777777" w:rsidR="004B0F04" w:rsidRDefault="004B0F04" w:rsidP="00E424AF">
      <w:pPr>
        <w:spacing w:after="0" w:line="240" w:lineRule="auto"/>
      </w:pPr>
      <w:r>
        <w:continuationSeparator/>
      </w:r>
    </w:p>
  </w:endnote>
  <w:endnote w:type="continuationNotice" w:id="1">
    <w:p w14:paraId="12BE8B09" w14:textId="77777777" w:rsidR="004B0F04" w:rsidRDefault="004B0F04">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ptos">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99B721F" w14:textId="137375B4" w:rsidR="0077538A" w:rsidRPr="003903B2" w:rsidRDefault="004921D2" w:rsidP="0077538A">
    <w:pPr>
      <w:tabs>
        <w:tab w:val="left" w:pos="900"/>
      </w:tabs>
      <w:spacing w:after="0" w:line="240" w:lineRule="auto"/>
      <w:rPr>
        <w:lang w:val="en-US" w:eastAsia="en-GB"/>
      </w:rPr>
    </w:pPr>
    <w:r>
      <w:rPr>
        <w:noProof/>
        <w:lang w:val="en-US" w:eastAsia="en-GB"/>
      </w:rPr>
      <mc:AlternateContent>
        <mc:Choice Requires="wps">
          <w:drawing>
            <wp:anchor distT="0" distB="0" distL="114300" distR="114300" simplePos="0" relativeHeight="251658242" behindDoc="0" locked="0" layoutInCell="0" allowOverlap="1" wp14:anchorId="0FDD8A25" wp14:editId="20310402">
              <wp:simplePos x="0" y="0"/>
              <wp:positionH relativeFrom="page">
                <wp:posOffset>0</wp:posOffset>
              </wp:positionH>
              <wp:positionV relativeFrom="page">
                <wp:posOffset>10227945</wp:posOffset>
              </wp:positionV>
              <wp:extent cx="7560310" cy="273685"/>
              <wp:effectExtent l="0" t="0" r="2540" b="4445"/>
              <wp:wrapNone/>
              <wp:docPr id="3" name="Text Box 3" descr="{&quot;HashCode&quot;:1199390872,&quot;Height&quot;:841.0,&quot;Width&quot;:595.0,&quot;Placement&quot;:&quot;Footer&quot;,&quot;Index&quot;:&quot;Primary&quot;,&quot;Section&quot;:1,&quot;Top&quot;:0.0,&quot;Left&quot;:0.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60310" cy="2736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FFA677E" w14:textId="64611B12" w:rsidR="004921D2" w:rsidRPr="004921D2" w:rsidRDefault="004921D2" w:rsidP="004921D2">
                          <w:pPr>
                            <w:spacing w:after="0"/>
                            <w:jc w:val="center"/>
                            <w:rPr>
                              <w:rFonts w:ascii="Calibri" w:hAnsi="Calibri" w:cs="Calibri"/>
                              <w:color w:val="FF8C00"/>
                            </w:rPr>
                          </w:pPr>
                          <w:r w:rsidRPr="004921D2">
                            <w:rPr>
                              <w:rFonts w:ascii="Calibri" w:hAnsi="Calibri" w:cs="Calibri"/>
                              <w:color w:val="FF8C00"/>
                            </w:rPr>
                            <w:t>RESTRICTED</w:t>
                          </w:r>
                        </w:p>
                      </w:txbxContent>
                    </wps:txbx>
                    <wps:bodyPr rot="0" vert="horz" wrap="square" lIns="91440" tIns="0" rIns="91440" bIns="0" anchor="b" anchorCtr="0" upright="1">
                      <a:noAutofit/>
                    </wps:bodyPr>
                  </wps:wsp>
                </a:graphicData>
              </a:graphic>
              <wp14:sizeRelH relativeFrom="page">
                <wp14:pctWidth>0</wp14:pctWidth>
              </wp14:sizeRelH>
              <wp14:sizeRelV relativeFrom="page">
                <wp14:pctHeight>0</wp14:pctHeight>
              </wp14:sizeRelV>
            </wp:anchor>
          </w:drawing>
        </mc:Choice>
        <mc:Fallback>
          <w:pict>
            <v:shapetype w14:anchorId="0FDD8A25" id="_x0000_t202" coordsize="21600,21600" o:spt="202" path="m,l,21600r21600,l21600,xe">
              <v:stroke joinstyle="miter"/>
              <v:path gradientshapeok="t" o:connecttype="rect"/>
            </v:shapetype>
            <v:shape id="Text Box 3" o:spid="_x0000_s1027" type="#_x0000_t202" alt="{&quot;HashCode&quot;:1199390872,&quot;Height&quot;:841.0,&quot;Width&quot;:595.0,&quot;Placement&quot;:&quot;Footer&quot;,&quot;Index&quot;:&quot;Primary&quot;,&quot;Section&quot;:1,&quot;Top&quot;:0.0,&quot;Left&quot;:0.0}" style="position:absolute;margin-left:0;margin-top:805.35pt;width:595.3pt;height:21.55pt;z-index:25165824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" o:allowincell="f" filled="f" stroked="f">
              <v:textbox inset=",0,,0">
                <w:txbxContent>
                  <w:p w14:paraId="1FFA677E" w14:textId="64611B12" w:rsidR="004921D2" w:rsidRPr="004921D2" w:rsidRDefault="004921D2" w:rsidP="004921D2">
                    <w:pPr>
                      <w:spacing w:after="0"/>
                      <w:jc w:val="center"/>
                      <w:rPr>
                        <w:rFonts w:ascii="Calibri" w:hAnsi="Calibri" w:cs="Calibri"/>
                        <w:color w:val="FF8C00"/>
                      </w:rPr>
                    </w:pPr>
                    <w:r w:rsidRPr="004921D2">
                      <w:rPr>
                        <w:rFonts w:ascii="Calibri" w:hAnsi="Calibri" w:cs="Calibri"/>
                        <w:color w:val="FF8C00"/>
                      </w:rPr>
                      <w:t>RESTRICTED</w:t>
                    </w:r>
                  </w:p>
                </w:txbxContent>
              </v:textbox>
              <w10:wrap anchorx="page" anchory="page"/>
            </v:shape>
          </w:pict>
        </mc:Fallback>
      </mc:AlternateContent>
    </w:r>
  </w:p>
  <w:tbl>
    <w:tblPr>
      <w:tblStyle w:val="TableGrid"/>
      <w:tblW w:w="0" w:type="auto"/>
      <w:tblBorders>
        <w:top w:val="single" w:sz="12"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42"/>
    </w:tblGrid>
    <w:tr w:rsidR="0077538A" w14:paraId="40BCBC18" w14:textId="77777777" w:rsidTr="00A34215">
      <w:tc>
        <w:tcPr>
          <w:tcW w:w="9242" w:type="dxa"/>
        </w:tcPr>
        <w:p w14:paraId="47C3E1DD" w14:textId="77777777" w:rsidR="0077538A" w:rsidRDefault="0077538A" w:rsidP="00A042A0">
          <w:pPr>
            <w:tabs>
              <w:tab w:val="left" w:pos="900"/>
            </w:tabs>
          </w:pPr>
        </w:p>
      </w:tc>
    </w:tr>
  </w:tbl>
  <w:p w14:paraId="2388B246" w14:textId="77777777" w:rsidR="00E424AF" w:rsidRDefault="00E424AF" w:rsidP="00E424AF">
    <w:pPr>
      <w:tabs>
        <w:tab w:val="left" w:pos="900"/>
      </w:tabs>
      <w:rPr>
        <w:lang w:val="en-US" w:eastAsia="en-GB"/>
      </w:rPr>
    </w:pPr>
  </w:p>
  <w:tbl>
    <w:tblPr>
      <w:tblStyle w:val="TableGrid"/>
      <w:tblpPr w:leftFromText="180" w:rightFromText="180" w:vertAnchor="text" w:horzAnchor="margin" w:tblpX="-176" w:tblpY="407"/>
      <w:tblW w:w="960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34"/>
      <w:gridCol w:w="2472"/>
    </w:tblGrid>
    <w:tr w:rsidR="00E424AF" w14:paraId="03B24B25" w14:textId="77777777" w:rsidTr="00A34215">
      <w:trPr>
        <w:trHeight w:val="287"/>
      </w:trPr>
      <w:tc>
        <w:tcPr>
          <w:tcW w:w="7134" w:type="dxa"/>
          <w:vAlign w:val="center"/>
        </w:tcPr>
        <w:p w14:paraId="4E2BDAD4" w14:textId="77777777" w:rsidR="00E424AF" w:rsidRDefault="00E424AF" w:rsidP="00E424AF">
          <w:pPr>
            <w:tabs>
              <w:tab w:val="left" w:pos="900"/>
            </w:tabs>
            <w:rPr>
              <w:lang w:val="en-US" w:eastAsia="en-GB"/>
            </w:rPr>
          </w:pPr>
        </w:p>
      </w:tc>
      <w:tc>
        <w:tcPr>
          <w:tcW w:w="2472" w:type="dxa"/>
        </w:tcPr>
        <w:p w14:paraId="0376E816" w14:textId="77777777" w:rsidR="00E424AF" w:rsidRDefault="00E424AF" w:rsidP="00E424AF">
          <w:pPr>
            <w:tabs>
              <w:tab w:val="left" w:pos="900"/>
            </w:tabs>
            <w:jc w:val="right"/>
            <w:rPr>
              <w:lang w:val="en-US" w:eastAsia="en-GB"/>
            </w:rPr>
          </w:pPr>
        </w:p>
      </w:tc>
    </w:tr>
    <w:tr w:rsidR="0077538A" w14:paraId="5A01BAE1" w14:textId="77777777" w:rsidTr="00A34215">
      <w:trPr>
        <w:trHeight w:val="287"/>
      </w:trPr>
      <w:tc>
        <w:tcPr>
          <w:tcW w:w="7134" w:type="dxa"/>
          <w:vAlign w:val="center"/>
        </w:tcPr>
        <w:p w14:paraId="69F971ED" w14:textId="77777777" w:rsidR="0077538A" w:rsidRDefault="0077538A" w:rsidP="00E424AF">
          <w:pPr>
            <w:tabs>
              <w:tab w:val="left" w:pos="900"/>
            </w:tabs>
            <w:rPr>
              <w:lang w:val="en-US" w:eastAsia="en-GB"/>
            </w:rPr>
          </w:pPr>
        </w:p>
      </w:tc>
      <w:tc>
        <w:tcPr>
          <w:tcW w:w="2472" w:type="dxa"/>
        </w:tcPr>
        <w:p w14:paraId="219486BD" w14:textId="77777777" w:rsidR="0077538A" w:rsidRDefault="0077538A" w:rsidP="00E424AF">
          <w:pPr>
            <w:tabs>
              <w:tab w:val="left" w:pos="900"/>
            </w:tabs>
            <w:jc w:val="right"/>
            <w:rPr>
              <w:lang w:val="en-US" w:eastAsia="en-GB"/>
            </w:rPr>
          </w:pPr>
        </w:p>
      </w:tc>
    </w:tr>
    <w:tr w:rsidR="00E424AF" w14:paraId="329E4A89" w14:textId="77777777" w:rsidTr="00A34215">
      <w:trPr>
        <w:trHeight w:val="287"/>
      </w:trPr>
      <w:tc>
        <w:tcPr>
          <w:tcW w:w="7134" w:type="dxa"/>
          <w:vAlign w:val="center"/>
        </w:tcPr>
        <w:p w14:paraId="0F6B28C0" w14:textId="77777777" w:rsidR="00E424AF" w:rsidRDefault="00E424AF" w:rsidP="00E424AF">
          <w:pPr>
            <w:tabs>
              <w:tab w:val="left" w:pos="900"/>
            </w:tabs>
            <w:rPr>
              <w:lang w:val="en-US" w:eastAsia="en-GB"/>
            </w:rPr>
          </w:pPr>
        </w:p>
      </w:tc>
      <w:tc>
        <w:tcPr>
          <w:tcW w:w="2472" w:type="dxa"/>
        </w:tcPr>
        <w:p w14:paraId="1D070D84" w14:textId="77777777" w:rsidR="00E424AF" w:rsidRDefault="00E424AF" w:rsidP="00E424AF">
          <w:pPr>
            <w:tabs>
              <w:tab w:val="left" w:pos="900"/>
            </w:tabs>
            <w:jc w:val="right"/>
            <w:rPr>
              <w:lang w:val="en-US" w:eastAsia="en-GB"/>
            </w:rPr>
          </w:pPr>
        </w:p>
      </w:tc>
    </w:tr>
    <w:tr w:rsidR="004418E0" w14:paraId="17D49D91" w14:textId="77777777" w:rsidTr="00A34215">
      <w:trPr>
        <w:trHeight w:val="287"/>
      </w:trPr>
      <w:tc>
        <w:tcPr>
          <w:tcW w:w="7134" w:type="dxa"/>
          <w:vAlign w:val="center"/>
        </w:tcPr>
        <w:p w14:paraId="7D9E2B7A" w14:textId="77777777" w:rsidR="004418E0" w:rsidRDefault="004418E0" w:rsidP="00E424AF">
          <w:pPr>
            <w:tabs>
              <w:tab w:val="left" w:pos="900"/>
            </w:tabs>
            <w:rPr>
              <w:lang w:val="en-US" w:eastAsia="en-GB"/>
            </w:rPr>
          </w:pPr>
        </w:p>
      </w:tc>
      <w:tc>
        <w:tcPr>
          <w:tcW w:w="2472" w:type="dxa"/>
        </w:tcPr>
        <w:p w14:paraId="37F6F2FD" w14:textId="77777777" w:rsidR="004418E0" w:rsidRDefault="004418E0" w:rsidP="00E424AF">
          <w:pPr>
            <w:tabs>
              <w:tab w:val="left" w:pos="900"/>
            </w:tabs>
            <w:jc w:val="right"/>
            <w:rPr>
              <w:lang w:val="en-US" w:eastAsia="en-GB"/>
            </w:rPr>
          </w:pPr>
        </w:p>
      </w:tc>
    </w:tr>
  </w:tbl>
  <w:p w14:paraId="52AD8C5B" w14:textId="77777777" w:rsidR="00E424AF" w:rsidRDefault="00E424A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1EEF48D" w14:textId="390B828B" w:rsidR="00E62251" w:rsidRDefault="004921D2">
    <w:pPr>
      <w:pStyle w:val="Footer"/>
    </w:pPr>
    <w:r>
      <w:rPr>
        <w:noProof/>
      </w:rPr>
      <mc:AlternateContent>
        <mc:Choice Requires="wps">
          <w:drawing>
            <wp:anchor distT="0" distB="0" distL="114300" distR="114300" simplePos="0" relativeHeight="251658243" behindDoc="0" locked="0" layoutInCell="0" allowOverlap="1" wp14:anchorId="696513FB" wp14:editId="058421A6">
              <wp:simplePos x="0" y="0"/>
              <wp:positionH relativeFrom="page">
                <wp:posOffset>0</wp:posOffset>
              </wp:positionH>
              <wp:positionV relativeFrom="page">
                <wp:posOffset>10227945</wp:posOffset>
              </wp:positionV>
              <wp:extent cx="7560310" cy="273685"/>
              <wp:effectExtent l="0" t="0" r="2540" b="4445"/>
              <wp:wrapNone/>
              <wp:docPr id="1" name="Text Box 1" descr="{&quot;HashCode&quot;:1199390872,&quot;Height&quot;:841.0,&quot;Width&quot;:595.0,&quot;Placement&quot;:&quot;Footer&quot;,&quot;Index&quot;:&quot;FirstPage&quot;,&quot;Section&quot;:1,&quot;Top&quot;:0.0,&quot;Left&quot;:0.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60310" cy="2736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78F50EC" w14:textId="20202AA7" w:rsidR="004921D2" w:rsidRPr="004921D2" w:rsidRDefault="004921D2" w:rsidP="004921D2">
                          <w:pPr>
                            <w:spacing w:after="0"/>
                            <w:jc w:val="center"/>
                            <w:rPr>
                              <w:rFonts w:ascii="Calibri" w:hAnsi="Calibri" w:cs="Calibri"/>
                              <w:color w:val="FF8C00"/>
                            </w:rPr>
                          </w:pPr>
                          <w:r w:rsidRPr="004921D2">
                            <w:rPr>
                              <w:rFonts w:ascii="Calibri" w:hAnsi="Calibri" w:cs="Calibri"/>
                              <w:color w:val="FF8C00"/>
                            </w:rPr>
                            <w:t>RESTRICTED</w:t>
                          </w:r>
                        </w:p>
                      </w:txbxContent>
                    </wps:txbx>
                    <wps:bodyPr rot="0" vert="horz" wrap="square" lIns="91440" tIns="0" rIns="91440" bIns="0" anchor="b" anchorCtr="0" upright="1">
                      <a:noAutofit/>
                    </wps:bodyPr>
                  </wps:wsp>
                </a:graphicData>
              </a:graphic>
              <wp14:sizeRelH relativeFrom="page">
                <wp14:pctWidth>0</wp14:pctWidth>
              </wp14:sizeRelH>
              <wp14:sizeRelV relativeFrom="page">
                <wp14:pctHeight>0</wp14:pctHeight>
              </wp14:sizeRelV>
            </wp:anchor>
          </w:drawing>
        </mc:Choice>
        <mc:Fallback>
          <w:pict>
            <v:shapetype w14:anchorId="696513FB" id="_x0000_t202" coordsize="21600,21600" o:spt="202" path="m,l,21600r21600,l21600,xe">
              <v:stroke joinstyle="miter"/>
              <v:path gradientshapeok="t" o:connecttype="rect"/>
            </v:shapetype>
            <v:shape id="Text Box 1" o:spid="_x0000_s1029" type="#_x0000_t202" alt="{&quot;HashCode&quot;:1199390872,&quot;Height&quot;:841.0,&quot;Width&quot;:595.0,&quot;Placement&quot;:&quot;Footer&quot;,&quot;Index&quot;:&quot;FirstPage&quot;,&quot;Section&quot;:1,&quot;Top&quot;:0.0,&quot;Left&quot;:0.0}" style="position:absolute;margin-left:0;margin-top:805.35pt;width:595.3pt;height:21.55pt;z-index:251658243;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" o:allowincell="f" filled="f" stroked="f">
              <v:textbox inset=",0,,0">
                <w:txbxContent>
                  <w:p w14:paraId="078F50EC" w14:textId="20202AA7" w:rsidR="004921D2" w:rsidRPr="004921D2" w:rsidRDefault="004921D2" w:rsidP="004921D2">
                    <w:pPr>
                      <w:spacing w:after="0"/>
                      <w:jc w:val="center"/>
                      <w:rPr>
                        <w:rFonts w:ascii="Calibri" w:hAnsi="Calibri" w:cs="Calibri"/>
                        <w:color w:val="FF8C00"/>
                      </w:rPr>
                    </w:pPr>
                    <w:r w:rsidRPr="004921D2">
                      <w:rPr>
                        <w:rFonts w:ascii="Calibri" w:hAnsi="Calibri" w:cs="Calibri"/>
                        <w:color w:val="FF8C00"/>
                      </w:rPr>
                      <w:t>RESTRICTED</w:t>
                    </w:r>
                  </w:p>
                </w:txbxContent>
              </v:textbox>
              <w10:wrap anchorx="page" anchory="page"/>
            </v:shape>
          </w:pict>
        </mc:Fallback>
      </mc:AlternateContent>
    </w:r>
    <w:r w:rsidR="00E62251">
      <w:ptab w:relativeTo="margin" w:alignment="center" w:leader="none"/>
    </w:r>
    <w:r w:rsidR="00E62251">
      <w:t>Page 1 of 2</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775ABBA" w14:textId="77777777" w:rsidR="004B0F04" w:rsidRDefault="004B0F04" w:rsidP="00E424AF">
      <w:pPr>
        <w:spacing w:after="0" w:line="240" w:lineRule="auto"/>
      </w:pPr>
      <w:r>
        <w:separator/>
      </w:r>
    </w:p>
  </w:footnote>
  <w:footnote w:type="continuationSeparator" w:id="0">
    <w:p w14:paraId="12C6B3EA" w14:textId="77777777" w:rsidR="004B0F04" w:rsidRDefault="004B0F04" w:rsidP="00E424AF">
      <w:pPr>
        <w:spacing w:after="0" w:line="240" w:lineRule="auto"/>
      </w:pPr>
      <w:r>
        <w:continuationSeparator/>
      </w:r>
    </w:p>
  </w:footnote>
  <w:footnote w:type="continuationNotice" w:id="1">
    <w:p w14:paraId="13BD578D" w14:textId="77777777" w:rsidR="004B0F04" w:rsidRDefault="004B0F04">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286B83B" w14:textId="7FE9F345" w:rsidR="004921D2" w:rsidRDefault="004921D2">
    <w:pPr>
      <w:pStyle w:val="Header"/>
    </w:pPr>
    <w:r>
      <w:rPr>
        <w:noProof/>
      </w:rPr>
      <mc:AlternateContent>
        <mc:Choice Requires="wps">
          <w:drawing>
            <wp:anchor distT="0" distB="0" distL="114300" distR="114300" simplePos="0" relativeHeight="251658240" behindDoc="0" locked="0" layoutInCell="0" allowOverlap="1" wp14:anchorId="1B98405D" wp14:editId="7A67EC87">
              <wp:simplePos x="0" y="0"/>
              <wp:positionH relativeFrom="page">
                <wp:posOffset>0</wp:posOffset>
              </wp:positionH>
              <wp:positionV relativeFrom="page">
                <wp:posOffset>190500</wp:posOffset>
              </wp:positionV>
              <wp:extent cx="7560310" cy="273685"/>
              <wp:effectExtent l="0" t="0" r="2540" b="2540"/>
              <wp:wrapNone/>
              <wp:docPr id="5" name="Text Box 5" descr="{&quot;HashCode&quot;:1175253303,&quot;Height&quot;:841.0,&quot;Width&quot;:595.0,&quot;Placement&quot;:&quot;Header&quot;,&quot;Index&quot;:&quot;Primary&quot;,&quot;Section&quot;:1,&quot;Top&quot;:0.0,&quot;Left&quot;:0.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60310" cy="2736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DB4FCB6" w14:textId="434FA463" w:rsidR="004921D2" w:rsidRPr="004921D2" w:rsidRDefault="004921D2" w:rsidP="004921D2">
                          <w:pPr>
                            <w:spacing w:after="0"/>
                            <w:jc w:val="center"/>
                            <w:rPr>
                              <w:rFonts w:ascii="Calibri" w:hAnsi="Calibri" w:cs="Calibri"/>
                              <w:color w:val="FF8C00"/>
                            </w:rPr>
                          </w:pPr>
                          <w:r w:rsidRPr="004921D2">
                            <w:rPr>
                              <w:rFonts w:ascii="Calibri" w:hAnsi="Calibri" w:cs="Calibri"/>
                              <w:color w:val="FF8C00"/>
                            </w:rPr>
                            <w:t>RESTRICTED</w:t>
                          </w:r>
                        </w:p>
                      </w:txbxContent>
                    </wps:txbx>
                    <wps:bodyPr rot="0" vert="horz" wrap="square" lIns="91440" tIns="0" rIns="9144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B98405D" id="_x0000_t202" coordsize="21600,21600" o:spt="202" path="m,l,21600r21600,l21600,xe">
              <v:stroke joinstyle="miter"/>
              <v:path gradientshapeok="t" o:connecttype="rect"/>
            </v:shapetype>
            <v:shape id="Text Box 5" o:spid="_x0000_s1026" type="#_x0000_t202" alt="{&quot;HashCode&quot;:1175253303,&quot;Height&quot;:841.0,&quot;Width&quot;:595.0,&quot;Placement&quot;:&quot;Header&quot;,&quot;Index&quot;:&quot;Primary&quot;,&quot;Section&quot;:1,&quot;Top&quot;:0.0,&quot;Left&quot;:0.0}" style="position:absolute;margin-left:0;margin-top:15pt;width:595.3pt;height:21.55pt;z-index:25165824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" o:allowincell="f" filled="f" stroked="f">
              <v:textbox inset=",0,,0">
                <w:txbxContent>
                  <w:p w14:paraId="1DB4FCB6" w14:textId="434FA463" w:rsidR="004921D2" w:rsidRPr="004921D2" w:rsidRDefault="004921D2" w:rsidP="004921D2">
                    <w:pPr>
                      <w:spacing w:after="0"/>
                      <w:jc w:val="center"/>
                      <w:rPr>
                        <w:rFonts w:ascii="Calibri" w:hAnsi="Calibri" w:cs="Calibri"/>
                        <w:color w:val="FF8C00"/>
                      </w:rPr>
                    </w:pPr>
                    <w:r w:rsidRPr="004921D2">
                      <w:rPr>
                        <w:rFonts w:ascii="Calibri" w:hAnsi="Calibri" w:cs="Calibri"/>
                        <w:color w:val="FF8C00"/>
                      </w:rPr>
                      <w:t>RESTRICTED</w:t>
                    </w:r>
                  </w:p>
                </w:txbxContent>
              </v:textbox>
              <w10:wrap anchorx="page" anchory="page"/>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5F17C9C" w14:textId="1F6E35F1" w:rsidR="004921D2" w:rsidRDefault="004921D2">
    <w:pPr>
      <w:pStyle w:val="Header"/>
    </w:pPr>
    <w:r>
      <w:rPr>
        <w:noProof/>
      </w:rPr>
      <mc:AlternateContent>
        <mc:Choice Requires="wps">
          <w:drawing>
            <wp:anchor distT="0" distB="0" distL="114300" distR="114300" simplePos="0" relativeHeight="251658241" behindDoc="0" locked="0" layoutInCell="0" allowOverlap="1" wp14:anchorId="1459AA48" wp14:editId="2BA621DF">
              <wp:simplePos x="0" y="0"/>
              <wp:positionH relativeFrom="page">
                <wp:posOffset>0</wp:posOffset>
              </wp:positionH>
              <wp:positionV relativeFrom="page">
                <wp:posOffset>190500</wp:posOffset>
              </wp:positionV>
              <wp:extent cx="7560310" cy="273685"/>
              <wp:effectExtent l="0" t="0" r="2540" b="2540"/>
              <wp:wrapNone/>
              <wp:docPr id="2" name="Text Box 2" descr="{&quot;HashCode&quot;:1175253303,&quot;Height&quot;:841.0,&quot;Width&quot;:595.0,&quot;Placement&quot;:&quot;Header&quot;,&quot;Index&quot;:&quot;FirstPage&quot;,&quot;Section&quot;:1,&quot;Top&quot;:0.0,&quot;Left&quot;:0.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60310" cy="2736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63A4C72" w14:textId="3593AD46" w:rsidR="004921D2" w:rsidRPr="004921D2" w:rsidRDefault="004921D2" w:rsidP="004921D2">
                          <w:pPr>
                            <w:spacing w:after="0"/>
                            <w:jc w:val="center"/>
                            <w:rPr>
                              <w:rFonts w:ascii="Calibri" w:hAnsi="Calibri" w:cs="Calibri"/>
                              <w:color w:val="FF8C00"/>
                            </w:rPr>
                          </w:pPr>
                          <w:r w:rsidRPr="004921D2">
                            <w:rPr>
                              <w:rFonts w:ascii="Calibri" w:hAnsi="Calibri" w:cs="Calibri"/>
                              <w:color w:val="FF8C00"/>
                            </w:rPr>
                            <w:t>RESTRICTED</w:t>
                          </w:r>
                        </w:p>
                      </w:txbxContent>
                    </wps:txbx>
                    <wps:bodyPr rot="0" vert="horz" wrap="square" lIns="91440" tIns="0" rIns="9144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459AA48" id="_x0000_t202" coordsize="21600,21600" o:spt="202" path="m,l,21600r21600,l21600,xe">
              <v:stroke joinstyle="miter"/>
              <v:path gradientshapeok="t" o:connecttype="rect"/>
            </v:shapetype>
            <v:shape id="Text Box 2" o:spid="_x0000_s1028" type="#_x0000_t202" alt="{&quot;HashCode&quot;:1175253303,&quot;Height&quot;:841.0,&quot;Width&quot;:595.0,&quot;Placement&quot;:&quot;Header&quot;,&quot;Index&quot;:&quot;FirstPage&quot;,&quot;Section&quot;:1,&quot;Top&quot;:0.0,&quot;Left&quot;:0.0}" style="position:absolute;margin-left:0;margin-top:15pt;width:595.3pt;height:21.55pt;z-index:251658241;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" o:allowincell="f" filled="f" stroked="f">
              <v:textbox inset=",0,,0">
                <w:txbxContent>
                  <w:p w14:paraId="763A4C72" w14:textId="3593AD46" w:rsidR="004921D2" w:rsidRPr="004921D2" w:rsidRDefault="004921D2" w:rsidP="004921D2">
                    <w:pPr>
                      <w:spacing w:after="0"/>
                      <w:jc w:val="center"/>
                      <w:rPr>
                        <w:rFonts w:ascii="Calibri" w:hAnsi="Calibri" w:cs="Calibri"/>
                        <w:color w:val="FF8C00"/>
                      </w:rPr>
                    </w:pPr>
                    <w:r w:rsidRPr="004921D2">
                      <w:rPr>
                        <w:rFonts w:ascii="Calibri" w:hAnsi="Calibri" w:cs="Calibri"/>
                        <w:color w:val="FF8C00"/>
                      </w:rPr>
                      <w:t>RESTRICTED</w:t>
                    </w: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CEE06B9"/>
    <w:multiLevelType w:val="hybridMultilevel"/>
    <w:tmpl w:val="79DA3714"/>
    <w:lvl w:ilvl="0" w:tplc="47087EA6">
      <w:start w:val="1"/>
      <w:numFmt w:val="decimal"/>
      <w:lvlText w:val="%1."/>
      <w:lvlJc w:val="left"/>
      <w:pPr>
        <w:ind w:left="720" w:hanging="360"/>
      </w:pPr>
    </w:lvl>
    <w:lvl w:ilvl="1" w:tplc="2500F938">
      <w:start w:val="1"/>
      <w:numFmt w:val="lowerLetter"/>
      <w:lvlText w:val="%2."/>
      <w:lvlJc w:val="left"/>
      <w:pPr>
        <w:ind w:left="1440" w:hanging="360"/>
      </w:pPr>
    </w:lvl>
    <w:lvl w:ilvl="2" w:tplc="9140B458">
      <w:start w:val="1"/>
      <w:numFmt w:val="lowerRoman"/>
      <w:lvlText w:val="%3."/>
      <w:lvlJc w:val="right"/>
      <w:pPr>
        <w:ind w:left="2160" w:hanging="180"/>
      </w:pPr>
    </w:lvl>
    <w:lvl w:ilvl="3" w:tplc="3ECEBB6E">
      <w:start w:val="1"/>
      <w:numFmt w:val="decimal"/>
      <w:lvlText w:val="%4."/>
      <w:lvlJc w:val="left"/>
      <w:pPr>
        <w:ind w:left="2880" w:hanging="360"/>
      </w:pPr>
    </w:lvl>
    <w:lvl w:ilvl="4" w:tplc="FBF4616C">
      <w:start w:val="1"/>
      <w:numFmt w:val="lowerLetter"/>
      <w:lvlText w:val="%5."/>
      <w:lvlJc w:val="left"/>
      <w:pPr>
        <w:ind w:left="3600" w:hanging="360"/>
      </w:pPr>
    </w:lvl>
    <w:lvl w:ilvl="5" w:tplc="E276874C">
      <w:start w:val="1"/>
      <w:numFmt w:val="lowerRoman"/>
      <w:lvlText w:val="%6."/>
      <w:lvlJc w:val="right"/>
      <w:pPr>
        <w:ind w:left="4320" w:hanging="180"/>
      </w:pPr>
    </w:lvl>
    <w:lvl w:ilvl="6" w:tplc="F74A68D6">
      <w:start w:val="1"/>
      <w:numFmt w:val="decimal"/>
      <w:lvlText w:val="%7."/>
      <w:lvlJc w:val="left"/>
      <w:pPr>
        <w:ind w:left="5040" w:hanging="360"/>
      </w:pPr>
    </w:lvl>
    <w:lvl w:ilvl="7" w:tplc="42C03D24">
      <w:start w:val="1"/>
      <w:numFmt w:val="lowerLetter"/>
      <w:lvlText w:val="%8."/>
      <w:lvlJc w:val="left"/>
      <w:pPr>
        <w:ind w:left="5760" w:hanging="360"/>
      </w:pPr>
    </w:lvl>
    <w:lvl w:ilvl="8" w:tplc="0B0AD638">
      <w:start w:val="1"/>
      <w:numFmt w:val="lowerRoman"/>
      <w:lvlText w:val="%9."/>
      <w:lvlJc w:val="right"/>
      <w:pPr>
        <w:ind w:left="6480" w:hanging="180"/>
      </w:pPr>
    </w:lvl>
  </w:abstractNum>
  <w:abstractNum w:abstractNumId="1" w15:restartNumberingAfterBreak="0">
    <w:nsid w:val="117600DF"/>
    <w:multiLevelType w:val="hybridMultilevel"/>
    <w:tmpl w:val="53D22E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6D809BE"/>
    <w:multiLevelType w:val="hybridMultilevel"/>
    <w:tmpl w:val="31BC868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B9962E3"/>
    <w:multiLevelType w:val="hybridMultilevel"/>
    <w:tmpl w:val="B5063F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F646BD2"/>
    <w:multiLevelType w:val="hybridMultilevel"/>
    <w:tmpl w:val="41ACC5D6"/>
    <w:lvl w:ilvl="0" w:tplc="E9109CEA">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2A0193A"/>
    <w:multiLevelType w:val="hybridMultilevel"/>
    <w:tmpl w:val="FB50E7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2C05FDC"/>
    <w:multiLevelType w:val="hybridMultilevel"/>
    <w:tmpl w:val="9A1803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91A74F7"/>
    <w:multiLevelType w:val="hybridMultilevel"/>
    <w:tmpl w:val="07BABC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DD91282"/>
    <w:multiLevelType w:val="hybridMultilevel"/>
    <w:tmpl w:val="15BC4690"/>
    <w:lvl w:ilvl="0" w:tplc="129E76EE">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FF45C5B"/>
    <w:multiLevelType w:val="hybridMultilevel"/>
    <w:tmpl w:val="C6EE50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1E970BB"/>
    <w:multiLevelType w:val="hybridMultilevel"/>
    <w:tmpl w:val="188C370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81C4E6D"/>
    <w:multiLevelType w:val="hybridMultilevel"/>
    <w:tmpl w:val="BEB834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A0A4EE9"/>
    <w:multiLevelType w:val="hybridMultilevel"/>
    <w:tmpl w:val="E12626A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43E327E5"/>
    <w:multiLevelType w:val="hybridMultilevel"/>
    <w:tmpl w:val="B1AEF5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441E64B5"/>
    <w:multiLevelType w:val="hybridMultilevel"/>
    <w:tmpl w:val="9312C8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5CC54A5"/>
    <w:multiLevelType w:val="hybridMultilevel"/>
    <w:tmpl w:val="0854E1F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AA15245"/>
    <w:multiLevelType w:val="hybridMultilevel"/>
    <w:tmpl w:val="3A5087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545A35FA"/>
    <w:multiLevelType w:val="hybridMultilevel"/>
    <w:tmpl w:val="76EE26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6141397F"/>
    <w:multiLevelType w:val="hybridMultilevel"/>
    <w:tmpl w:val="0D70CC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64600BC7"/>
    <w:multiLevelType w:val="hybridMultilevel"/>
    <w:tmpl w:val="027213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6A714942"/>
    <w:multiLevelType w:val="hybridMultilevel"/>
    <w:tmpl w:val="6A9442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643895661">
    <w:abstractNumId w:val="2"/>
  </w:num>
  <w:num w:numId="2" w16cid:durableId="789665933">
    <w:abstractNumId w:val="19"/>
  </w:num>
  <w:num w:numId="3" w16cid:durableId="1914899377">
    <w:abstractNumId w:val="17"/>
  </w:num>
  <w:num w:numId="4" w16cid:durableId="1254122913">
    <w:abstractNumId w:val="6"/>
  </w:num>
  <w:num w:numId="5" w16cid:durableId="2067022879">
    <w:abstractNumId w:val="18"/>
  </w:num>
  <w:num w:numId="6" w16cid:durableId="1546603357">
    <w:abstractNumId w:val="10"/>
  </w:num>
  <w:num w:numId="7" w16cid:durableId="1787580098">
    <w:abstractNumId w:val="20"/>
  </w:num>
  <w:num w:numId="8" w16cid:durableId="1695422777">
    <w:abstractNumId w:val="11"/>
  </w:num>
  <w:num w:numId="9" w16cid:durableId="1129976883">
    <w:abstractNumId w:val="13"/>
  </w:num>
  <w:num w:numId="10" w16cid:durableId="1252355912">
    <w:abstractNumId w:val="4"/>
  </w:num>
  <w:num w:numId="11" w16cid:durableId="1328095717">
    <w:abstractNumId w:val="16"/>
  </w:num>
  <w:num w:numId="12" w16cid:durableId="1110785329">
    <w:abstractNumId w:val="15"/>
  </w:num>
  <w:num w:numId="13" w16cid:durableId="1391071000">
    <w:abstractNumId w:val="9"/>
  </w:num>
  <w:num w:numId="14" w16cid:durableId="953052167">
    <w:abstractNumId w:val="7"/>
  </w:num>
  <w:num w:numId="15" w16cid:durableId="1218518125">
    <w:abstractNumId w:val="1"/>
  </w:num>
  <w:num w:numId="16" w16cid:durableId="1900439121">
    <w:abstractNumId w:val="5"/>
  </w:num>
  <w:num w:numId="17" w16cid:durableId="549414311">
    <w:abstractNumId w:val="14"/>
  </w:num>
  <w:num w:numId="18" w16cid:durableId="1589539843">
    <w:abstractNumId w:val="3"/>
  </w:num>
  <w:num w:numId="19" w16cid:durableId="60763276">
    <w:abstractNumId w:val="0"/>
  </w:num>
  <w:num w:numId="20" w16cid:durableId="222762895">
    <w:abstractNumId w:val="12"/>
  </w:num>
  <w:num w:numId="21" w16cid:durableId="1789004923">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424AF"/>
    <w:rsid w:val="00045D6D"/>
    <w:rsid w:val="000553DF"/>
    <w:rsid w:val="0005758B"/>
    <w:rsid w:val="00072AED"/>
    <w:rsid w:val="000914B1"/>
    <w:rsid w:val="00094D3E"/>
    <w:rsid w:val="000B4289"/>
    <w:rsid w:val="000C5D4F"/>
    <w:rsid w:val="000D41A9"/>
    <w:rsid w:val="000F38FD"/>
    <w:rsid w:val="000F4B60"/>
    <w:rsid w:val="00100749"/>
    <w:rsid w:val="00114E0F"/>
    <w:rsid w:val="001238EC"/>
    <w:rsid w:val="00126374"/>
    <w:rsid w:val="00141D99"/>
    <w:rsid w:val="00166B5F"/>
    <w:rsid w:val="001807E8"/>
    <w:rsid w:val="00184D54"/>
    <w:rsid w:val="001960B9"/>
    <w:rsid w:val="001A67CB"/>
    <w:rsid w:val="001B74D6"/>
    <w:rsid w:val="001C5C01"/>
    <w:rsid w:val="001D7706"/>
    <w:rsid w:val="001E1F54"/>
    <w:rsid w:val="00212252"/>
    <w:rsid w:val="0021296E"/>
    <w:rsid w:val="00253D2C"/>
    <w:rsid w:val="00264E22"/>
    <w:rsid w:val="00270BF4"/>
    <w:rsid w:val="00286556"/>
    <w:rsid w:val="002A1EFA"/>
    <w:rsid w:val="002C13FD"/>
    <w:rsid w:val="002D5081"/>
    <w:rsid w:val="002DF4D3"/>
    <w:rsid w:val="002E088B"/>
    <w:rsid w:val="002F7CCF"/>
    <w:rsid w:val="00300A80"/>
    <w:rsid w:val="003031DC"/>
    <w:rsid w:val="00313EEB"/>
    <w:rsid w:val="00317EDC"/>
    <w:rsid w:val="00347DC6"/>
    <w:rsid w:val="00351133"/>
    <w:rsid w:val="0039092C"/>
    <w:rsid w:val="003A2308"/>
    <w:rsid w:val="003B1A47"/>
    <w:rsid w:val="003B616E"/>
    <w:rsid w:val="003B7134"/>
    <w:rsid w:val="003D1B85"/>
    <w:rsid w:val="003E0861"/>
    <w:rsid w:val="003E5D0F"/>
    <w:rsid w:val="003F1A7D"/>
    <w:rsid w:val="00433E78"/>
    <w:rsid w:val="004418E0"/>
    <w:rsid w:val="00466BE2"/>
    <w:rsid w:val="004751A4"/>
    <w:rsid w:val="004921D2"/>
    <w:rsid w:val="00492E2B"/>
    <w:rsid w:val="004A40E4"/>
    <w:rsid w:val="004B0F04"/>
    <w:rsid w:val="004E417E"/>
    <w:rsid w:val="004E50B1"/>
    <w:rsid w:val="00521786"/>
    <w:rsid w:val="005969ED"/>
    <w:rsid w:val="005D4395"/>
    <w:rsid w:val="005D78BE"/>
    <w:rsid w:val="005F122D"/>
    <w:rsid w:val="00601AFF"/>
    <w:rsid w:val="00611EC8"/>
    <w:rsid w:val="00623F4A"/>
    <w:rsid w:val="0063632E"/>
    <w:rsid w:val="0064634C"/>
    <w:rsid w:val="00654C0F"/>
    <w:rsid w:val="00655CD8"/>
    <w:rsid w:val="00665466"/>
    <w:rsid w:val="00666D33"/>
    <w:rsid w:val="00715A42"/>
    <w:rsid w:val="00725FDD"/>
    <w:rsid w:val="0073221C"/>
    <w:rsid w:val="00763AC3"/>
    <w:rsid w:val="0077538A"/>
    <w:rsid w:val="007803B5"/>
    <w:rsid w:val="007805C8"/>
    <w:rsid w:val="007B439B"/>
    <w:rsid w:val="007C5815"/>
    <w:rsid w:val="0081615C"/>
    <w:rsid w:val="008328C2"/>
    <w:rsid w:val="008448BB"/>
    <w:rsid w:val="00845DA8"/>
    <w:rsid w:val="00881AC0"/>
    <w:rsid w:val="008861F4"/>
    <w:rsid w:val="00887D7C"/>
    <w:rsid w:val="00895087"/>
    <w:rsid w:val="008C373D"/>
    <w:rsid w:val="008D43EC"/>
    <w:rsid w:val="008F586B"/>
    <w:rsid w:val="00926A49"/>
    <w:rsid w:val="009311BA"/>
    <w:rsid w:val="00941AC3"/>
    <w:rsid w:val="00975849"/>
    <w:rsid w:val="00992FB7"/>
    <w:rsid w:val="009A0726"/>
    <w:rsid w:val="009F5596"/>
    <w:rsid w:val="00A042A0"/>
    <w:rsid w:val="00A478A6"/>
    <w:rsid w:val="00A67257"/>
    <w:rsid w:val="00AA344D"/>
    <w:rsid w:val="00AF6FDA"/>
    <w:rsid w:val="00B20D67"/>
    <w:rsid w:val="00B22527"/>
    <w:rsid w:val="00B238F1"/>
    <w:rsid w:val="00B23DE2"/>
    <w:rsid w:val="00B514AA"/>
    <w:rsid w:val="00B51DE7"/>
    <w:rsid w:val="00B552AE"/>
    <w:rsid w:val="00B76F2A"/>
    <w:rsid w:val="00B95DC2"/>
    <w:rsid w:val="00BB21EF"/>
    <w:rsid w:val="00BB76F0"/>
    <w:rsid w:val="00BD5341"/>
    <w:rsid w:val="00C44736"/>
    <w:rsid w:val="00C647BB"/>
    <w:rsid w:val="00C90D3F"/>
    <w:rsid w:val="00CA7ECB"/>
    <w:rsid w:val="00CB6064"/>
    <w:rsid w:val="00CC5E73"/>
    <w:rsid w:val="00CD7F90"/>
    <w:rsid w:val="00CE5254"/>
    <w:rsid w:val="00D00CCE"/>
    <w:rsid w:val="00D077B0"/>
    <w:rsid w:val="00D10C05"/>
    <w:rsid w:val="00D21EFD"/>
    <w:rsid w:val="00D25AE8"/>
    <w:rsid w:val="00D4507D"/>
    <w:rsid w:val="00DB200F"/>
    <w:rsid w:val="00DF0043"/>
    <w:rsid w:val="00DF7F25"/>
    <w:rsid w:val="00E22523"/>
    <w:rsid w:val="00E424AF"/>
    <w:rsid w:val="00E62251"/>
    <w:rsid w:val="00EA54D3"/>
    <w:rsid w:val="00EA78B7"/>
    <w:rsid w:val="00EB0C5C"/>
    <w:rsid w:val="00ED5930"/>
    <w:rsid w:val="00EE0CDF"/>
    <w:rsid w:val="00EE630A"/>
    <w:rsid w:val="00F114C5"/>
    <w:rsid w:val="00F23AB4"/>
    <w:rsid w:val="00F77FC8"/>
    <w:rsid w:val="00F82592"/>
    <w:rsid w:val="00FC5672"/>
    <w:rsid w:val="01205C3B"/>
    <w:rsid w:val="0174063E"/>
    <w:rsid w:val="02E42A70"/>
    <w:rsid w:val="03C7E39F"/>
    <w:rsid w:val="0563B400"/>
    <w:rsid w:val="06F03143"/>
    <w:rsid w:val="06FF8461"/>
    <w:rsid w:val="07566A80"/>
    <w:rsid w:val="082B6848"/>
    <w:rsid w:val="085095AA"/>
    <w:rsid w:val="089B54C2"/>
    <w:rsid w:val="0964B481"/>
    <w:rsid w:val="0A2FAA28"/>
    <w:rsid w:val="0B241020"/>
    <w:rsid w:val="0BD5CFC0"/>
    <w:rsid w:val="0D464A6A"/>
    <w:rsid w:val="0D6EC5E5"/>
    <w:rsid w:val="10360668"/>
    <w:rsid w:val="107DEB2C"/>
    <w:rsid w:val="10A666A7"/>
    <w:rsid w:val="10C53936"/>
    <w:rsid w:val="116D61AB"/>
    <w:rsid w:val="1295DFCA"/>
    <w:rsid w:val="12AC6A5A"/>
    <w:rsid w:val="18B8E163"/>
    <w:rsid w:val="19FEF2CE"/>
    <w:rsid w:val="1CA0CDFC"/>
    <w:rsid w:val="1E6771CB"/>
    <w:rsid w:val="2003422C"/>
    <w:rsid w:val="209BFC7C"/>
    <w:rsid w:val="20DFC47B"/>
    <w:rsid w:val="214E6EAE"/>
    <w:rsid w:val="224BA66C"/>
    <w:rsid w:val="23D39D3E"/>
    <w:rsid w:val="2448A9BE"/>
    <w:rsid w:val="248BE301"/>
    <w:rsid w:val="24CEC5C9"/>
    <w:rsid w:val="269D2352"/>
    <w:rsid w:val="2733F5E9"/>
    <w:rsid w:val="27E00194"/>
    <w:rsid w:val="286136FD"/>
    <w:rsid w:val="2952D013"/>
    <w:rsid w:val="29AA2472"/>
    <w:rsid w:val="2A867381"/>
    <w:rsid w:val="2ADD378F"/>
    <w:rsid w:val="2CE1C534"/>
    <w:rsid w:val="2D0997B7"/>
    <w:rsid w:val="2D936D2C"/>
    <w:rsid w:val="2DA3376D"/>
    <w:rsid w:val="2E6B49E9"/>
    <w:rsid w:val="2E7D9595"/>
    <w:rsid w:val="2EBC9100"/>
    <w:rsid w:val="2F164FE5"/>
    <w:rsid w:val="301965F6"/>
    <w:rsid w:val="3121FB20"/>
    <w:rsid w:val="332E20D0"/>
    <w:rsid w:val="33FA0390"/>
    <w:rsid w:val="34C45B9E"/>
    <w:rsid w:val="35B636D8"/>
    <w:rsid w:val="36602BFF"/>
    <w:rsid w:val="36DF31D7"/>
    <w:rsid w:val="382477DB"/>
    <w:rsid w:val="39666ECA"/>
    <w:rsid w:val="3A89A7FB"/>
    <w:rsid w:val="3AAC8035"/>
    <w:rsid w:val="3C1D8AD6"/>
    <w:rsid w:val="3CF7E8FE"/>
    <w:rsid w:val="3D62B5D2"/>
    <w:rsid w:val="3DB95B37"/>
    <w:rsid w:val="3DC148BD"/>
    <w:rsid w:val="3F571351"/>
    <w:rsid w:val="3F5D191E"/>
    <w:rsid w:val="4018EB6F"/>
    <w:rsid w:val="402F89C0"/>
    <w:rsid w:val="40F8E97F"/>
    <w:rsid w:val="41CB5A21"/>
    <w:rsid w:val="432123C1"/>
    <w:rsid w:val="433EAF07"/>
    <w:rsid w:val="43672A82"/>
    <w:rsid w:val="43784F21"/>
    <w:rsid w:val="442A8474"/>
    <w:rsid w:val="44308A41"/>
    <w:rsid w:val="44DA7F68"/>
    <w:rsid w:val="4502FAE3"/>
    <w:rsid w:val="45397068"/>
    <w:rsid w:val="45CC5AA2"/>
    <w:rsid w:val="46710AB0"/>
    <w:rsid w:val="469ECB44"/>
    <w:rsid w:val="48AD6381"/>
    <w:rsid w:val="49ADF08B"/>
    <w:rsid w:val="4A97DE3F"/>
    <w:rsid w:val="4A9FCBC5"/>
    <w:rsid w:val="4AA5DBA2"/>
    <w:rsid w:val="4B8AC4F6"/>
    <w:rsid w:val="4C33AEA0"/>
    <w:rsid w:val="4C3B9C26"/>
    <w:rsid w:val="4CE5914D"/>
    <w:rsid w:val="4E9569A4"/>
    <w:rsid w:val="50F7CCA5"/>
    <w:rsid w:val="53AD65CD"/>
    <w:rsid w:val="541BDA9D"/>
    <w:rsid w:val="54357334"/>
    <w:rsid w:val="55E27E6C"/>
    <w:rsid w:val="55EDA262"/>
    <w:rsid w:val="575DC694"/>
    <w:rsid w:val="57D16135"/>
    <w:rsid w:val="5802B846"/>
    <w:rsid w:val="5F80676B"/>
    <w:rsid w:val="6063FB48"/>
    <w:rsid w:val="61FFCBA9"/>
    <w:rsid w:val="637CAE73"/>
    <w:rsid w:val="64ECD2A5"/>
    <w:rsid w:val="677D31F3"/>
    <w:rsid w:val="686F0D2D"/>
    <w:rsid w:val="693B1C62"/>
    <w:rsid w:val="6A2791C0"/>
    <w:rsid w:val="6AA06835"/>
    <w:rsid w:val="6B536909"/>
    <w:rsid w:val="6C38525D"/>
    <w:rsid w:val="6D427E50"/>
    <w:rsid w:val="6D617631"/>
    <w:rsid w:val="6D749B3E"/>
    <w:rsid w:val="6DDE77F5"/>
    <w:rsid w:val="6F90315E"/>
    <w:rsid w:val="73A4DC17"/>
    <w:rsid w:val="73B1BFD4"/>
    <w:rsid w:val="745AF334"/>
    <w:rsid w:val="754D9035"/>
    <w:rsid w:val="76E96096"/>
    <w:rsid w:val="79C75E6E"/>
    <w:rsid w:val="7D58A21A"/>
    <w:rsid w:val="7EBDD0A0"/>
    <w:rsid w:val="7F2BF17C"/>
    <w:rsid w:val="7F4E3DD1"/>
    <w:rsid w:val="7F78323A"/>
    <w:rsid w:val="7FD6FA9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AC6C6C4"/>
  <w15:docId w15:val="{CA58EC14-736E-4F27-8442-5C398AFDA2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B439B"/>
  </w:style>
  <w:style w:type="paragraph" w:styleId="Heading3">
    <w:name w:val="heading 3"/>
    <w:basedOn w:val="Normal"/>
    <w:next w:val="Normal"/>
    <w:link w:val="Heading3Char"/>
    <w:uiPriority w:val="9"/>
    <w:semiHidden/>
    <w:unhideWhenUsed/>
    <w:qFormat/>
    <w:rsid w:val="00F82592"/>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rsid w:val="00F82592"/>
    <w:pPr>
      <w:keepNext/>
      <w:keepLines/>
      <w:pBdr>
        <w:top w:val="nil"/>
        <w:left w:val="nil"/>
        <w:bottom w:val="nil"/>
        <w:right w:val="nil"/>
        <w:between w:val="nil"/>
      </w:pBdr>
      <w:spacing w:before="200" w:after="0"/>
      <w:outlineLvl w:val="3"/>
    </w:pPr>
    <w:rPr>
      <w:rFonts w:ascii="Cambria" w:eastAsia="Cambria" w:hAnsi="Cambria" w:cs="Cambria"/>
      <w:b/>
      <w:i/>
      <w:color w:val="4F81BD"/>
      <w:lang w:val="en-US" w:eastAsia="en-GB"/>
    </w:rPr>
  </w:style>
  <w:style w:type="paragraph" w:styleId="Heading5">
    <w:name w:val="heading 5"/>
    <w:basedOn w:val="Normal"/>
    <w:next w:val="Normal"/>
    <w:link w:val="Heading5Char"/>
    <w:rsid w:val="00F82592"/>
    <w:pPr>
      <w:keepNext/>
      <w:keepLines/>
      <w:pBdr>
        <w:top w:val="nil"/>
        <w:left w:val="nil"/>
        <w:bottom w:val="nil"/>
        <w:right w:val="nil"/>
        <w:between w:val="nil"/>
      </w:pBdr>
      <w:spacing w:before="200" w:after="0"/>
      <w:outlineLvl w:val="4"/>
    </w:pPr>
    <w:rPr>
      <w:rFonts w:ascii="Cambria" w:eastAsia="Cambria" w:hAnsi="Cambria" w:cs="Cambria"/>
      <w:b/>
      <w:i/>
      <w:color w:val="243F61"/>
      <w:lang w:val="en-US" w:eastAsia="en-GB"/>
    </w:rPr>
  </w:style>
  <w:style w:type="paragraph" w:styleId="Heading7">
    <w:name w:val="heading 7"/>
    <w:basedOn w:val="Normal"/>
    <w:next w:val="Normal"/>
    <w:link w:val="Heading7Char"/>
    <w:uiPriority w:val="9"/>
    <w:semiHidden/>
    <w:unhideWhenUsed/>
    <w:qFormat/>
    <w:rsid w:val="00F82592"/>
    <w:pPr>
      <w:keepNext/>
      <w:keepLines/>
      <w:spacing w:before="40" w:after="0"/>
      <w:outlineLvl w:val="6"/>
    </w:pPr>
    <w:rPr>
      <w:rFonts w:asciiTheme="majorHAnsi" w:eastAsiaTheme="majorEastAsia" w:hAnsiTheme="majorHAnsi" w:cstheme="majorBidi"/>
      <w:i/>
      <w:iCs/>
      <w:color w:val="243F60" w:themeColor="accent1" w:themeShade="7F"/>
    </w:rPr>
  </w:style>
  <w:style w:type="paragraph" w:styleId="Heading9">
    <w:name w:val="heading 9"/>
    <w:basedOn w:val="Normal"/>
    <w:next w:val="Normal"/>
    <w:link w:val="Heading9Char"/>
    <w:uiPriority w:val="9"/>
    <w:semiHidden/>
    <w:unhideWhenUsed/>
    <w:qFormat/>
    <w:rsid w:val="008D43EC"/>
    <w:pPr>
      <w:keepNext/>
      <w:keepLines/>
      <w:spacing w:after="0" w:line="278" w:lineRule="auto"/>
      <w:outlineLvl w:val="8"/>
    </w:pPr>
    <w:rPr>
      <w:rFonts w:eastAsiaTheme="majorEastAsia" w:cstheme="majorBidi"/>
      <w:color w:val="272727" w:themeColor="text1" w:themeTint="D8"/>
      <w:kern w:val="2"/>
      <w:sz w:val="24"/>
      <w:szCs w:val="24"/>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424AF"/>
    <w:pPr>
      <w:tabs>
        <w:tab w:val="center" w:pos="4513"/>
        <w:tab w:val="right" w:pos="9026"/>
      </w:tabs>
      <w:spacing w:after="0" w:line="240" w:lineRule="auto"/>
    </w:pPr>
  </w:style>
  <w:style w:type="character" w:customStyle="1" w:styleId="HeaderChar">
    <w:name w:val="Header Char"/>
    <w:basedOn w:val="DefaultParagraphFont"/>
    <w:link w:val="Header"/>
    <w:uiPriority w:val="99"/>
    <w:rsid w:val="00E424AF"/>
  </w:style>
  <w:style w:type="paragraph" w:styleId="Footer">
    <w:name w:val="footer"/>
    <w:basedOn w:val="Normal"/>
    <w:link w:val="FooterChar"/>
    <w:uiPriority w:val="99"/>
    <w:unhideWhenUsed/>
    <w:rsid w:val="00E424AF"/>
    <w:pPr>
      <w:tabs>
        <w:tab w:val="center" w:pos="4513"/>
        <w:tab w:val="right" w:pos="9026"/>
      </w:tabs>
      <w:spacing w:after="0" w:line="240" w:lineRule="auto"/>
    </w:pPr>
  </w:style>
  <w:style w:type="character" w:customStyle="1" w:styleId="FooterChar">
    <w:name w:val="Footer Char"/>
    <w:basedOn w:val="DefaultParagraphFont"/>
    <w:link w:val="Footer"/>
    <w:uiPriority w:val="99"/>
    <w:rsid w:val="00E424AF"/>
  </w:style>
  <w:style w:type="table" w:styleId="TableGrid">
    <w:name w:val="Table Grid"/>
    <w:basedOn w:val="TableNormal"/>
    <w:uiPriority w:val="59"/>
    <w:rsid w:val="00E424A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E424AF"/>
    <w:rPr>
      <w:color w:val="0000FF" w:themeColor="hyperlink"/>
      <w:u w:val="single"/>
    </w:rPr>
  </w:style>
  <w:style w:type="paragraph" w:styleId="NormalWeb">
    <w:name w:val="Normal (Web)"/>
    <w:basedOn w:val="Normal"/>
    <w:uiPriority w:val="99"/>
    <w:unhideWhenUsed/>
    <w:rsid w:val="003B616E"/>
    <w:pPr>
      <w:spacing w:after="150" w:line="240" w:lineRule="auto"/>
    </w:pPr>
    <w:rPr>
      <w:rFonts w:ascii="Times New Roman" w:eastAsia="Times New Roman" w:hAnsi="Times New Roman" w:cs="Times New Roman"/>
      <w:sz w:val="24"/>
      <w:szCs w:val="24"/>
      <w:lang w:eastAsia="en-GB"/>
    </w:rPr>
  </w:style>
  <w:style w:type="table" w:customStyle="1" w:styleId="TableGrid1">
    <w:name w:val="Table Grid1"/>
    <w:basedOn w:val="TableNormal"/>
    <w:next w:val="TableGrid"/>
    <w:uiPriority w:val="39"/>
    <w:rsid w:val="003B616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3E5D0F"/>
    <w:pPr>
      <w:spacing w:after="0" w:line="240" w:lineRule="auto"/>
    </w:pPr>
  </w:style>
  <w:style w:type="paragraph" w:styleId="ListParagraph">
    <w:name w:val="List Paragraph"/>
    <w:basedOn w:val="Normal"/>
    <w:uiPriority w:val="34"/>
    <w:qFormat/>
    <w:rsid w:val="005F122D"/>
    <w:pPr>
      <w:ind w:left="720"/>
      <w:contextualSpacing/>
    </w:pPr>
  </w:style>
  <w:style w:type="character" w:styleId="BookTitle">
    <w:name w:val="Book Title"/>
    <w:basedOn w:val="DefaultParagraphFont"/>
    <w:uiPriority w:val="33"/>
    <w:qFormat/>
    <w:rsid w:val="0073221C"/>
    <w:rPr>
      <w:b/>
      <w:bCs/>
      <w:i/>
      <w:iCs/>
      <w:spacing w:val="5"/>
    </w:rPr>
  </w:style>
  <w:style w:type="paragraph" w:styleId="BodyText">
    <w:name w:val="Body Text"/>
    <w:basedOn w:val="Normal"/>
    <w:link w:val="BodyTextChar"/>
    <w:uiPriority w:val="1"/>
    <w:unhideWhenUsed/>
    <w:qFormat/>
    <w:rsid w:val="00466BE2"/>
    <w:pPr>
      <w:widowControl w:val="0"/>
      <w:autoSpaceDE w:val="0"/>
      <w:autoSpaceDN w:val="0"/>
      <w:spacing w:after="0" w:line="240" w:lineRule="auto"/>
    </w:pPr>
    <w:rPr>
      <w:rFonts w:ascii="Calibri" w:eastAsia="Calibri" w:hAnsi="Calibri" w:cs="Calibri"/>
      <w:lang w:val="en-US"/>
    </w:rPr>
  </w:style>
  <w:style w:type="character" w:customStyle="1" w:styleId="BodyTextChar">
    <w:name w:val="Body Text Char"/>
    <w:basedOn w:val="DefaultParagraphFont"/>
    <w:link w:val="BodyText"/>
    <w:uiPriority w:val="1"/>
    <w:rsid w:val="00466BE2"/>
    <w:rPr>
      <w:rFonts w:ascii="Calibri" w:eastAsia="Calibri" w:hAnsi="Calibri" w:cs="Calibri"/>
      <w:lang w:val="en-US"/>
    </w:rPr>
  </w:style>
  <w:style w:type="character" w:customStyle="1" w:styleId="Heading4Char">
    <w:name w:val="Heading 4 Char"/>
    <w:basedOn w:val="DefaultParagraphFont"/>
    <w:link w:val="Heading4"/>
    <w:rsid w:val="00F82592"/>
    <w:rPr>
      <w:rFonts w:ascii="Cambria" w:eastAsia="Cambria" w:hAnsi="Cambria" w:cs="Cambria"/>
      <w:b/>
      <w:i/>
      <w:color w:val="4F81BD"/>
      <w:lang w:val="en-US" w:eastAsia="en-GB"/>
    </w:rPr>
  </w:style>
  <w:style w:type="character" w:customStyle="1" w:styleId="Heading5Char">
    <w:name w:val="Heading 5 Char"/>
    <w:basedOn w:val="DefaultParagraphFont"/>
    <w:link w:val="Heading5"/>
    <w:rsid w:val="00F82592"/>
    <w:rPr>
      <w:rFonts w:ascii="Cambria" w:eastAsia="Cambria" w:hAnsi="Cambria" w:cs="Cambria"/>
      <w:b/>
      <w:i/>
      <w:color w:val="243F61"/>
      <w:lang w:val="en-US" w:eastAsia="en-GB"/>
    </w:rPr>
  </w:style>
  <w:style w:type="paragraph" w:customStyle="1" w:styleId="FigurelabelMainText">
    <w:name w:val="Figurelabel (Main Text)"/>
    <w:basedOn w:val="Normal"/>
    <w:uiPriority w:val="99"/>
    <w:rsid w:val="00F82592"/>
    <w:pPr>
      <w:suppressAutoHyphens/>
      <w:autoSpaceDE w:val="0"/>
      <w:autoSpaceDN w:val="0"/>
      <w:adjustRightInd w:val="0"/>
      <w:spacing w:after="113" w:line="288" w:lineRule="auto"/>
      <w:textAlignment w:val="center"/>
    </w:pPr>
    <w:rPr>
      <w:rFonts w:ascii="Arial" w:eastAsia="Calibri" w:hAnsi="Arial" w:cs="Arial"/>
      <w:color w:val="70687B"/>
      <w:sz w:val="20"/>
      <w:szCs w:val="20"/>
      <w:lang w:eastAsia="en-GB"/>
    </w:rPr>
  </w:style>
  <w:style w:type="paragraph" w:styleId="BalloonText">
    <w:name w:val="Balloon Text"/>
    <w:basedOn w:val="Normal"/>
    <w:link w:val="BalloonTextChar"/>
    <w:uiPriority w:val="99"/>
    <w:semiHidden/>
    <w:unhideWhenUsed/>
    <w:rsid w:val="00F82592"/>
    <w:pPr>
      <w:spacing w:after="0" w:line="240" w:lineRule="auto"/>
    </w:pPr>
    <w:rPr>
      <w:rFonts w:ascii="Segoe UI" w:eastAsia="Calibri" w:hAnsi="Segoe UI" w:cs="Segoe UI"/>
      <w:sz w:val="18"/>
      <w:szCs w:val="18"/>
      <w:lang w:val="en-US" w:eastAsia="en-GB"/>
    </w:rPr>
  </w:style>
  <w:style w:type="character" w:customStyle="1" w:styleId="BalloonTextChar">
    <w:name w:val="Balloon Text Char"/>
    <w:basedOn w:val="DefaultParagraphFont"/>
    <w:link w:val="BalloonText"/>
    <w:uiPriority w:val="99"/>
    <w:semiHidden/>
    <w:rsid w:val="00F82592"/>
    <w:rPr>
      <w:rFonts w:ascii="Segoe UI" w:eastAsia="Calibri" w:hAnsi="Segoe UI" w:cs="Segoe UI"/>
      <w:sz w:val="18"/>
      <w:szCs w:val="18"/>
      <w:lang w:val="en-US" w:eastAsia="en-GB"/>
    </w:rPr>
  </w:style>
  <w:style w:type="character" w:customStyle="1" w:styleId="Heading3Char">
    <w:name w:val="Heading 3 Char"/>
    <w:basedOn w:val="DefaultParagraphFont"/>
    <w:link w:val="Heading3"/>
    <w:uiPriority w:val="9"/>
    <w:semiHidden/>
    <w:rsid w:val="00F82592"/>
    <w:rPr>
      <w:rFonts w:asciiTheme="majorHAnsi" w:eastAsiaTheme="majorEastAsia" w:hAnsiTheme="majorHAnsi" w:cstheme="majorBidi"/>
      <w:color w:val="243F60" w:themeColor="accent1" w:themeShade="7F"/>
      <w:sz w:val="24"/>
      <w:szCs w:val="24"/>
    </w:rPr>
  </w:style>
  <w:style w:type="paragraph" w:customStyle="1" w:styleId="referencelist">
    <w:name w:val="referencelist"/>
    <w:basedOn w:val="Heading7"/>
    <w:link w:val="referencelistChar"/>
    <w:qFormat/>
    <w:rsid w:val="00F82592"/>
    <w:pPr>
      <w:spacing w:before="200"/>
    </w:pPr>
    <w:rPr>
      <w:color w:val="404040" w:themeColor="text1" w:themeTint="BF"/>
      <w:lang w:val="en-US" w:eastAsia="en-GB"/>
    </w:rPr>
  </w:style>
  <w:style w:type="character" w:customStyle="1" w:styleId="referencelistChar">
    <w:name w:val="referencelist Char"/>
    <w:basedOn w:val="Heading7Char"/>
    <w:link w:val="referencelist"/>
    <w:rsid w:val="00F82592"/>
    <w:rPr>
      <w:rFonts w:asciiTheme="majorHAnsi" w:eastAsiaTheme="majorEastAsia" w:hAnsiTheme="majorHAnsi" w:cstheme="majorBidi"/>
      <w:i/>
      <w:iCs/>
      <w:color w:val="404040" w:themeColor="text1" w:themeTint="BF"/>
      <w:lang w:val="en-US" w:eastAsia="en-GB"/>
    </w:rPr>
  </w:style>
  <w:style w:type="character" w:customStyle="1" w:styleId="Heading7Char">
    <w:name w:val="Heading 7 Char"/>
    <w:basedOn w:val="DefaultParagraphFont"/>
    <w:link w:val="Heading7"/>
    <w:uiPriority w:val="9"/>
    <w:semiHidden/>
    <w:rsid w:val="00F82592"/>
    <w:rPr>
      <w:rFonts w:asciiTheme="majorHAnsi" w:eastAsiaTheme="majorEastAsia" w:hAnsiTheme="majorHAnsi" w:cstheme="majorBidi"/>
      <w:i/>
      <w:iCs/>
      <w:color w:val="243F60" w:themeColor="accent1" w:themeShade="7F"/>
    </w:rPr>
  </w:style>
  <w:style w:type="character" w:styleId="UnresolvedMention">
    <w:name w:val="Unresolved Mention"/>
    <w:basedOn w:val="DefaultParagraphFont"/>
    <w:uiPriority w:val="99"/>
    <w:semiHidden/>
    <w:unhideWhenUsed/>
    <w:rsid w:val="00665466"/>
    <w:rPr>
      <w:color w:val="605E5C"/>
      <w:shd w:val="clear" w:color="auto" w:fill="E1DFDD"/>
    </w:rPr>
  </w:style>
  <w:style w:type="character" w:styleId="FollowedHyperlink">
    <w:name w:val="FollowedHyperlink"/>
    <w:basedOn w:val="DefaultParagraphFont"/>
    <w:uiPriority w:val="99"/>
    <w:semiHidden/>
    <w:unhideWhenUsed/>
    <w:rsid w:val="00D077B0"/>
    <w:rPr>
      <w:color w:val="800080" w:themeColor="followedHyperlink"/>
      <w:u w:val="single"/>
    </w:rPr>
  </w:style>
  <w:style w:type="paragraph" w:styleId="Bibliography">
    <w:name w:val="Bibliography"/>
    <w:basedOn w:val="Normal"/>
    <w:next w:val="Normal"/>
    <w:uiPriority w:val="37"/>
    <w:semiHidden/>
    <w:unhideWhenUsed/>
    <w:rsid w:val="008D43EC"/>
  </w:style>
  <w:style w:type="character" w:customStyle="1" w:styleId="Heading9Char">
    <w:name w:val="Heading 9 Char"/>
    <w:basedOn w:val="DefaultParagraphFont"/>
    <w:link w:val="Heading9"/>
    <w:uiPriority w:val="9"/>
    <w:semiHidden/>
    <w:rsid w:val="008D43EC"/>
    <w:rPr>
      <w:rFonts w:eastAsiaTheme="majorEastAsia" w:cstheme="majorBidi"/>
      <w:color w:val="272727" w:themeColor="text1" w:themeTint="D8"/>
      <w:kern w:val="2"/>
      <w:sz w:val="24"/>
      <w:szCs w:val="24"/>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steamcharts.com/app/2310" TargetMode="External"/><Relationship Id="rId18" Type="http://schemas.openxmlformats.org/officeDocument/2006/relationships/image" Target="media/image4.png"/><Relationship Id="rId26" Type="http://schemas.openxmlformats.org/officeDocument/2006/relationships/hyperlink" Target="https://www.artstation.com/artwork/lV222Y" TargetMode="External"/><Relationship Id="rId39" Type="http://schemas.openxmlformats.org/officeDocument/2006/relationships/footer" Target="footer2.xml"/><Relationship Id="rId21" Type="http://schemas.openxmlformats.org/officeDocument/2006/relationships/image" Target="media/image7.png"/><Relationship Id="rId34" Type="http://schemas.openxmlformats.org/officeDocument/2006/relationships/image" Target="media/image10.png"/><Relationship Id="rId7" Type="http://schemas.openxmlformats.org/officeDocument/2006/relationships/webSettings" Target="webSettings.xml"/><Relationship Id="rId2" Type="http://schemas.openxmlformats.org/officeDocument/2006/relationships/customXml" Target="../customXml/item2.xml"/><Relationship Id="rId16" Type="http://schemas.openxmlformats.org/officeDocument/2006/relationships/hyperlink" Target="https://www.skillademia.com/statistics/steam-statistics/" TargetMode="External"/><Relationship Id="rId20" Type="http://schemas.openxmlformats.org/officeDocument/2006/relationships/image" Target="media/image6.png"/><Relationship Id="rId29" Type="http://schemas.openxmlformats.org/officeDocument/2006/relationships/hyperlink" Target="https://www.artstation.com/artwork/48OKdq" TargetMode="External"/><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png"/><Relationship Id="rId24" Type="http://schemas.openxmlformats.org/officeDocument/2006/relationships/hyperlink" Target="https://www.artstation.com/artwork/AlJblq" TargetMode="External"/><Relationship Id="rId32" Type="http://schemas.openxmlformats.org/officeDocument/2006/relationships/hyperlink" Target="https://www.artstation.com/artwork/WBo5XE" TargetMode="External"/><Relationship Id="rId37" Type="http://schemas.openxmlformats.org/officeDocument/2006/relationships/footer" Target="footer1.xml"/><Relationship Id="rId40" Type="http://schemas.openxmlformats.org/officeDocument/2006/relationships/fontTable" Target="fontTable.xml"/><Relationship Id="rId5" Type="http://schemas.openxmlformats.org/officeDocument/2006/relationships/styles" Target="styles.xml"/><Relationship Id="rId15" Type="http://schemas.openxmlformats.org/officeDocument/2006/relationships/hyperlink" Target="https://sidetrain.com/guides/steam-user-demographic-statistics" TargetMode="External"/><Relationship Id="rId23" Type="http://schemas.openxmlformats.org/officeDocument/2006/relationships/hyperlink" Target="https://www.artstation.com/artwork/509lg" TargetMode="External"/><Relationship Id="rId28" Type="http://schemas.openxmlformats.org/officeDocument/2006/relationships/hyperlink" Target="https://www.artstation.com/artwork/283x4a" TargetMode="External"/><Relationship Id="rId36" Type="http://schemas.openxmlformats.org/officeDocument/2006/relationships/header" Target="header1.xml"/><Relationship Id="rId10" Type="http://schemas.openxmlformats.org/officeDocument/2006/relationships/image" Target="media/image1.png"/><Relationship Id="rId19" Type="http://schemas.openxmlformats.org/officeDocument/2006/relationships/image" Target="media/image5.png"/><Relationship Id="rId31" Type="http://schemas.openxmlformats.org/officeDocument/2006/relationships/image" Target="media/image8.png"/><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hyperlink" Target="https://www.coolest-gadgets.com/steam-statistics/" TargetMode="External"/><Relationship Id="rId22" Type="http://schemas.openxmlformats.org/officeDocument/2006/relationships/hyperlink" Target="https://www.artstation.com/artwork/rA5G1m" TargetMode="External"/><Relationship Id="rId27" Type="http://schemas.openxmlformats.org/officeDocument/2006/relationships/hyperlink" Target="https://frogwares.com/urban-planning-lovecraftian-horror-first-steps/" TargetMode="External"/><Relationship Id="rId30" Type="http://schemas.openxmlformats.org/officeDocument/2006/relationships/hyperlink" Target="https://www.artstation.com/artwork/QXR423" TargetMode="External"/><Relationship Id="rId35" Type="http://schemas.openxmlformats.org/officeDocument/2006/relationships/image" Target="media/image11.png"/><Relationship Id="rId8" Type="http://schemas.openxmlformats.org/officeDocument/2006/relationships/footnotes" Target="footnotes.xml"/><Relationship Id="rId3" Type="http://schemas.openxmlformats.org/officeDocument/2006/relationships/customXml" Target="../customXml/item3.xml"/><Relationship Id="rId12" Type="http://schemas.openxmlformats.org/officeDocument/2006/relationships/image" Target="media/image3.png"/><Relationship Id="rId17" Type="http://schemas.openxmlformats.org/officeDocument/2006/relationships/hyperlink" Target="https://steamcommunity.com/sharedfiles/filedetails/?id=2635180062" TargetMode="External"/><Relationship Id="rId25" Type="http://schemas.openxmlformats.org/officeDocument/2006/relationships/hyperlink" Target="https://www.artstation.com/artwork/aRR09L" TargetMode="External"/><Relationship Id="rId33" Type="http://schemas.openxmlformats.org/officeDocument/2006/relationships/image" Target="media/image9.jpeg"/><Relationship Id="rId38"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_ip_UnifiedCompliancePolicyProperties xmlns="http://schemas.microsoft.com/sharepoint/v3" xsi:nil="true"/>
    <_activity xmlns="7a1b5ec1-9db6-4510-9d88-00e4027a954e" xsi:nil="true"/>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A35B114DC5A9A2438B0054AB2B6DADB4" ma:contentTypeVersion="20" ma:contentTypeDescription="Create a new document." ma:contentTypeScope="" ma:versionID="f4c77b97d9994694a1e951e7b320e8a7">
  <xsd:schema xmlns:xsd="http://www.w3.org/2001/XMLSchema" xmlns:xs="http://www.w3.org/2001/XMLSchema" xmlns:p="http://schemas.microsoft.com/office/2006/metadata/properties" xmlns:ns1="http://schemas.microsoft.com/sharepoint/v3" xmlns:ns3="7a1b5ec1-9db6-4510-9d88-00e4027a954e" xmlns:ns4="af9153a5-edbd-48cc-a90c-348a82e4d22d" targetNamespace="http://schemas.microsoft.com/office/2006/metadata/properties" ma:root="true" ma:fieldsID="d3330f3ed00614aba2c878ba50445679" ns1:_="" ns3:_="" ns4:_="">
    <xsd:import namespace="http://schemas.microsoft.com/sharepoint/v3"/>
    <xsd:import namespace="7a1b5ec1-9db6-4510-9d88-00e4027a954e"/>
    <xsd:import namespace="af9153a5-edbd-48cc-a90c-348a82e4d22d"/>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GenerationTime" minOccurs="0"/>
                <xsd:element ref="ns3:MediaServiceEventHashCode" minOccurs="0"/>
                <xsd:element ref="ns3:MediaServiceOCR" minOccurs="0"/>
                <xsd:element ref="ns4:SharedWithUsers" minOccurs="0"/>
                <xsd:element ref="ns4:SharedWithDetails" minOccurs="0"/>
                <xsd:element ref="ns4:SharingHintHash" minOccurs="0"/>
                <xsd:element ref="ns3:MediaServiceAutoKeyPoints" minOccurs="0"/>
                <xsd:element ref="ns3:MediaServiceKeyPoints" minOccurs="0"/>
                <xsd:element ref="ns3:MediaServiceLocation" minOccurs="0"/>
                <xsd:element ref="ns3:MediaLengthInSeconds" minOccurs="0"/>
                <xsd:element ref="ns1:_ip_UnifiedCompliancePolicyProperties" minOccurs="0"/>
                <xsd:element ref="ns1:_ip_UnifiedCompliancePolicyUIAction" minOccurs="0"/>
                <xsd:element ref="ns3:_activity" minOccurs="0"/>
                <xsd:element ref="ns3:MediaServiceObjectDetectorVersions" minOccurs="0"/>
                <xsd:element ref="ns3:MediaServiceSystemTags"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22" nillable="true" ma:displayName="Unified Compliance Policy Properties" ma:hidden="true" ma:internalName="_ip_UnifiedCompliancePolicyProperties">
      <xsd:simpleType>
        <xsd:restriction base="dms:Note"/>
      </xsd:simpleType>
    </xsd:element>
    <xsd:element name="_ip_UnifiedCompliancePolicyUIAction" ma:index="23"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7a1b5ec1-9db6-4510-9d88-00e4027a954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element name="MediaServiceLocation" ma:index="20" nillable="true" ma:displayName="Location" ma:internalName="MediaServiceLocation" ma:readOnly="true">
      <xsd:simpleType>
        <xsd:restriction base="dms:Text"/>
      </xsd:simpleType>
    </xsd:element>
    <xsd:element name="MediaLengthInSeconds" ma:index="21" nillable="true" ma:displayName="MediaLengthInSeconds" ma:hidden="true" ma:internalName="MediaLengthInSeconds" ma:readOnly="true">
      <xsd:simpleType>
        <xsd:restriction base="dms:Unknown"/>
      </xsd:simpleType>
    </xsd:element>
    <xsd:element name="_activity" ma:index="24" nillable="true" ma:displayName="_activity" ma:hidden="true" ma:internalName="_activity">
      <xsd:simpleType>
        <xsd:restriction base="dms:Note"/>
      </xsd:simpleType>
    </xsd:element>
    <xsd:element name="MediaServiceObjectDetectorVersions" ma:index="25" nillable="true" ma:displayName="MediaServiceObjectDetectorVersions" ma:description="" ma:hidden="true" ma:indexed="true" ma:internalName="MediaServiceObjectDetectorVersions" ma:readOnly="true">
      <xsd:simpleType>
        <xsd:restriction base="dms:Text"/>
      </xsd:simpleType>
    </xsd:element>
    <xsd:element name="MediaServiceSystemTags" ma:index="26" nillable="true" ma:displayName="MediaServiceSystemTags" ma:hidden="true" ma:internalName="MediaServiceSystemTags" ma:readOnly="true">
      <xsd:simpleType>
        <xsd:restriction base="dms:Note"/>
      </xsd:simpleType>
    </xsd:element>
    <xsd:element name="MediaServiceSearchProperties" ma:index="27"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af9153a5-edbd-48cc-a90c-348a82e4d22d" elementFormDefault="qualified">
    <xsd:import namespace="http://schemas.microsoft.com/office/2006/documentManagement/types"/>
    <xsd:import namespace="http://schemas.microsoft.com/office/infopath/2007/PartnerControls"/>
    <xsd:element name="SharedWithUsers" ma:index="15"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6" nillable="true" ma:displayName="Shared With Details" ma:internalName="SharedWithDetails" ma:readOnly="true">
      <xsd:simpleType>
        <xsd:restriction base="dms:Note">
          <xsd:maxLength value="255"/>
        </xsd:restriction>
      </xsd:simpleType>
    </xsd:element>
    <xsd:element name="SharingHintHash" ma:index="17"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AF720C9D-446B-46CB-A585-96D162BC2436}">
  <ds:schemaRefs>
    <ds:schemaRef ds:uri="http://schemas.microsoft.com/sharepoint/v3/contenttype/forms"/>
  </ds:schemaRefs>
</ds:datastoreItem>
</file>

<file path=customXml/itemProps2.xml><?xml version="1.0" encoding="utf-8"?>
<ds:datastoreItem xmlns:ds="http://schemas.openxmlformats.org/officeDocument/2006/customXml" ds:itemID="{F67B673A-9FCA-40EC-A4C4-686ECDADE1D2}">
  <ds:schemaRefs>
    <ds:schemaRef ds:uri="http://schemas.microsoft.com/office/2006/metadata/properties"/>
    <ds:schemaRef ds:uri="http://schemas.microsoft.com/office/infopath/2007/PartnerControls"/>
    <ds:schemaRef ds:uri="http://schemas.microsoft.com/sharepoint/v3"/>
    <ds:schemaRef ds:uri="7a1b5ec1-9db6-4510-9d88-00e4027a954e"/>
  </ds:schemaRefs>
</ds:datastoreItem>
</file>

<file path=customXml/itemProps3.xml><?xml version="1.0" encoding="utf-8"?>
<ds:datastoreItem xmlns:ds="http://schemas.openxmlformats.org/officeDocument/2006/customXml" ds:itemID="{4E404315-BFDA-42E9-A2A0-8697029844E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7a1b5ec1-9db6-4510-9d88-00e4027a954e"/>
    <ds:schemaRef ds:uri="af9153a5-edbd-48cc-a90c-348a82e4d22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1958</TotalTime>
  <Pages>12</Pages>
  <Words>2099</Words>
  <Characters>11965</Characters>
  <Application>Microsoft Office Word</Application>
  <DocSecurity>0</DocSecurity>
  <Lines>99</Lines>
  <Paragraphs>28</Paragraphs>
  <ScaleCrop>false</ScaleCrop>
  <HeadingPairs>
    <vt:vector size="2" baseType="variant">
      <vt:variant>
        <vt:lpstr>Title</vt:lpstr>
      </vt:variant>
      <vt:variant>
        <vt:i4>1</vt:i4>
      </vt:variant>
    </vt:vector>
  </HeadingPairs>
  <TitlesOfParts>
    <vt:vector size="1" baseType="lpstr">
      <vt:lpstr/>
    </vt:vector>
  </TitlesOfParts>
  <Company>IT Services</Company>
  <LinksUpToDate>false</LinksUpToDate>
  <CharactersWithSpaces>140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Walker, Sarah</dc:creator>
  <cp:lastModifiedBy>Ellie Smith</cp:lastModifiedBy>
  <cp:revision>21</cp:revision>
  <dcterms:created xsi:type="dcterms:W3CDTF">2025-02-13T12:41:00Z</dcterms:created>
  <dcterms:modified xsi:type="dcterms:W3CDTF">2025-02-15T21: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35B114DC5A9A2438B0054AB2B6DADB4</vt:lpwstr>
  </property>
  <property fmtid="{D5CDD505-2E9C-101B-9397-08002B2CF9AE}" pid="3" name="MSIP_Label_57c33bae-76e0-44b3-baa3-351f99b93dbd_Enabled">
    <vt:lpwstr>true</vt:lpwstr>
  </property>
  <property fmtid="{D5CDD505-2E9C-101B-9397-08002B2CF9AE}" pid="4" name="MSIP_Label_57c33bae-76e0-44b3-baa3-351f99b93dbd_SetDate">
    <vt:lpwstr>2022-01-23T16:28:09Z</vt:lpwstr>
  </property>
  <property fmtid="{D5CDD505-2E9C-101B-9397-08002B2CF9AE}" pid="5" name="MSIP_Label_57c33bae-76e0-44b3-baa3-351f99b93dbd_Method">
    <vt:lpwstr>Standard</vt:lpwstr>
  </property>
  <property fmtid="{D5CDD505-2E9C-101B-9397-08002B2CF9AE}" pid="6" name="MSIP_Label_57c33bae-76e0-44b3-baa3-351f99b93dbd_Name">
    <vt:lpwstr>Restricted</vt:lpwstr>
  </property>
  <property fmtid="{D5CDD505-2E9C-101B-9397-08002B2CF9AE}" pid="7" name="MSIP_Label_57c33bae-76e0-44b3-baa3-351f99b93dbd_SiteId">
    <vt:lpwstr>550beeb3-6a3d-4646-a111-f89d0177792e</vt:lpwstr>
  </property>
  <property fmtid="{D5CDD505-2E9C-101B-9397-08002B2CF9AE}" pid="8" name="MSIP_Label_57c33bae-76e0-44b3-baa3-351f99b93dbd_ActionId">
    <vt:lpwstr>3c8c44d5-3e7a-4d37-aa2b-d3899c0090b2</vt:lpwstr>
  </property>
  <property fmtid="{D5CDD505-2E9C-101B-9397-08002B2CF9AE}" pid="9" name="MSIP_Label_57c33bae-76e0-44b3-baa3-351f99b93dbd_ContentBits">
    <vt:lpwstr>3</vt:lpwstr>
  </property>
  <property fmtid="{D5CDD505-2E9C-101B-9397-08002B2CF9AE}" pid="10" name="ZOTERO_PREF_1">
    <vt:lpwstr>&lt;data data-version="3" zotero-version="6.0.36"&gt;&lt;session id="t1w9jXqm"/&gt;&lt;style id="" hasBibliography="0" bibliographyStyleHasBeenSet="0"/&gt;&lt;prefs/&gt;&lt;/data&gt;</vt:lpwstr>
  </property>
</Properties>
</file>